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17BCF7" w14:textId="3A7B85D3" w:rsidR="006E4797" w:rsidRPr="007A3125" w:rsidRDefault="00DC58A7" w:rsidP="007A3125">
      <w:pPr>
        <w:contextualSpacing/>
        <w:rPr>
          <w:b/>
          <w:bCs/>
        </w:rPr>
      </w:pPr>
      <w:r w:rsidRPr="007A3125">
        <w:rPr>
          <w:b/>
          <w:bCs/>
        </w:rPr>
        <w:t>TITLE:</w:t>
      </w:r>
    </w:p>
    <w:p w14:paraId="06C0C87E" w14:textId="7DF19064" w:rsidR="006E4797" w:rsidRPr="007A3125" w:rsidRDefault="008D174D" w:rsidP="007A3125">
      <w:pPr>
        <w:contextualSpacing/>
        <w:rPr>
          <w:b/>
        </w:rPr>
      </w:pPr>
      <w:r w:rsidRPr="007A3125">
        <w:rPr>
          <w:b/>
        </w:rPr>
        <w:t xml:space="preserve">Three-dimensional imaging of organoids to study primary </w:t>
      </w:r>
      <w:proofErr w:type="spellStart"/>
      <w:r w:rsidRPr="007A3125">
        <w:rPr>
          <w:b/>
        </w:rPr>
        <w:t>ciliogenesis</w:t>
      </w:r>
      <w:proofErr w:type="spellEnd"/>
      <w:r w:rsidRPr="007A3125">
        <w:rPr>
          <w:b/>
        </w:rPr>
        <w:t xml:space="preserve"> during </w:t>
      </w:r>
      <w:r w:rsidRPr="007A3125">
        <w:rPr>
          <w:b/>
          <w:i/>
        </w:rPr>
        <w:t>ex vivo</w:t>
      </w:r>
      <w:r w:rsidRPr="007A3125">
        <w:rPr>
          <w:b/>
        </w:rPr>
        <w:t xml:space="preserve"> </w:t>
      </w:r>
      <w:proofErr w:type="gramStart"/>
      <w:r w:rsidRPr="007A3125">
        <w:rPr>
          <w:b/>
        </w:rPr>
        <w:t>organogenesis</w:t>
      </w:r>
      <w:proofErr w:type="gramEnd"/>
    </w:p>
    <w:p w14:paraId="13754085" w14:textId="77777777" w:rsidR="008D174D" w:rsidRPr="007A3125" w:rsidRDefault="008D174D" w:rsidP="007A3125">
      <w:pPr>
        <w:contextualSpacing/>
        <w:rPr>
          <w:b/>
        </w:rPr>
      </w:pPr>
    </w:p>
    <w:p w14:paraId="330E887E" w14:textId="6345286C" w:rsidR="008D174D" w:rsidRPr="007A3125" w:rsidRDefault="00DC58A7" w:rsidP="007A3125">
      <w:pPr>
        <w:pBdr>
          <w:top w:val="nil"/>
          <w:left w:val="nil"/>
          <w:bottom w:val="nil"/>
          <w:right w:val="nil"/>
          <w:between w:val="nil"/>
        </w:pBdr>
        <w:contextualSpacing/>
        <w:rPr>
          <w:b/>
          <w:bCs/>
        </w:rPr>
      </w:pPr>
      <w:r w:rsidRPr="007A3125">
        <w:rPr>
          <w:b/>
          <w:bCs/>
        </w:rPr>
        <w:t>AUTHORS:</w:t>
      </w:r>
    </w:p>
    <w:p w14:paraId="3F142D4D" w14:textId="57FD1F8F" w:rsidR="008D174D" w:rsidRPr="007A3125" w:rsidRDefault="008D174D" w:rsidP="007A3125">
      <w:pPr>
        <w:contextualSpacing/>
      </w:pPr>
      <w:proofErr w:type="spellStart"/>
      <w:r w:rsidRPr="007A3125">
        <w:t>Maela</w:t>
      </w:r>
      <w:proofErr w:type="spellEnd"/>
      <w:r w:rsidRPr="007A3125">
        <w:t xml:space="preserve"> Duclos</w:t>
      </w:r>
      <w:r w:rsidRPr="007A3125">
        <w:rPr>
          <w:rFonts w:eastAsia="Arial"/>
          <w:bCs/>
          <w:kern w:val="24"/>
          <w:vertAlign w:val="superscript"/>
        </w:rPr>
        <w:t>1</w:t>
      </w:r>
      <w:r w:rsidRPr="007A3125">
        <w:t>, Claude Prigent</w:t>
      </w:r>
      <w:r w:rsidRPr="007A3125">
        <w:rPr>
          <w:rFonts w:eastAsia="Arial"/>
          <w:bCs/>
          <w:kern w:val="24"/>
          <w:vertAlign w:val="superscript"/>
        </w:rPr>
        <w:t>1</w:t>
      </w:r>
      <w:r w:rsidR="00FD17C6" w:rsidRPr="007A3125">
        <w:rPr>
          <w:rFonts w:eastAsia="Arial"/>
          <w:bCs/>
          <w:kern w:val="24"/>
          <w:vertAlign w:val="superscript"/>
        </w:rPr>
        <w:t>,</w:t>
      </w:r>
      <w:r w:rsidR="00FD17C6" w:rsidRPr="007A3125">
        <w:rPr>
          <w:vertAlign w:val="superscript"/>
        </w:rPr>
        <w:t>2</w:t>
      </w:r>
      <w:r w:rsidRPr="007A3125">
        <w:t>, Roland Le Borgne</w:t>
      </w:r>
      <w:r w:rsidRPr="007A3125">
        <w:rPr>
          <w:rFonts w:eastAsia="Arial"/>
          <w:bCs/>
          <w:kern w:val="24"/>
          <w:vertAlign w:val="superscript"/>
        </w:rPr>
        <w:t>1</w:t>
      </w:r>
      <w:r w:rsidRPr="007A3125">
        <w:t>, Vincent J. Guen</w:t>
      </w:r>
      <w:r w:rsidRPr="007A3125">
        <w:rPr>
          <w:rFonts w:eastAsia="Arial"/>
          <w:bCs/>
          <w:kern w:val="24"/>
          <w:vertAlign w:val="superscript"/>
        </w:rPr>
        <w:t>1</w:t>
      </w:r>
      <w:r w:rsidR="00AD157E" w:rsidRPr="007A3125">
        <w:rPr>
          <w:rFonts w:eastAsia="Arial"/>
          <w:bCs/>
          <w:kern w:val="24"/>
          <w:vertAlign w:val="superscript"/>
        </w:rPr>
        <w:t>,3</w:t>
      </w:r>
      <w:r w:rsidR="006002E0" w:rsidRPr="007A3125">
        <w:rPr>
          <w:rFonts w:eastAsia="Arial"/>
          <w:bCs/>
          <w:kern w:val="24"/>
          <w:vertAlign w:val="superscript"/>
        </w:rPr>
        <w:t>*</w:t>
      </w:r>
    </w:p>
    <w:p w14:paraId="041ABB04" w14:textId="77777777" w:rsidR="008D174D" w:rsidRPr="007A3125" w:rsidRDefault="008D174D" w:rsidP="007A3125">
      <w:pPr>
        <w:contextualSpacing/>
      </w:pPr>
    </w:p>
    <w:p w14:paraId="5CD50FFD" w14:textId="09F40820" w:rsidR="006002E0" w:rsidRPr="007A3125" w:rsidRDefault="00D43EA8" w:rsidP="007A3125">
      <w:pPr>
        <w:contextualSpacing/>
      </w:pPr>
      <w:r w:rsidRPr="007A3125">
        <w:rPr>
          <w:vertAlign w:val="superscript"/>
        </w:rPr>
        <w:t>1</w:t>
      </w:r>
      <w:r w:rsidRPr="007A3125">
        <w:t>Univ Rennes, CNRS, IGDR (</w:t>
      </w:r>
      <w:proofErr w:type="spellStart"/>
      <w:r w:rsidRPr="007A3125">
        <w:t>Institut</w:t>
      </w:r>
      <w:proofErr w:type="spellEnd"/>
      <w:r w:rsidRPr="007A3125">
        <w:t xml:space="preserve"> de </w:t>
      </w:r>
      <w:proofErr w:type="spellStart"/>
      <w:r w:rsidRPr="007A3125">
        <w:t>Génétique</w:t>
      </w:r>
      <w:proofErr w:type="spellEnd"/>
      <w:r w:rsidRPr="007A3125">
        <w:t xml:space="preserve"> et </w:t>
      </w:r>
      <w:proofErr w:type="spellStart"/>
      <w:r w:rsidRPr="007A3125">
        <w:t>Développement</w:t>
      </w:r>
      <w:proofErr w:type="spellEnd"/>
      <w:r w:rsidRPr="007A3125">
        <w:t xml:space="preserve"> de Rennes)</w:t>
      </w:r>
      <w:r w:rsidR="005579BC" w:rsidRPr="007A3125">
        <w:t xml:space="preserve">, </w:t>
      </w:r>
      <w:r w:rsidRPr="007A3125">
        <w:t>UMR 6290, 35000 Rennes, France</w:t>
      </w:r>
    </w:p>
    <w:p w14:paraId="22BF08F7" w14:textId="45DBA819" w:rsidR="00FD17C6" w:rsidRPr="007A3125" w:rsidRDefault="00FD17C6" w:rsidP="007A3125">
      <w:pPr>
        <w:contextualSpacing/>
      </w:pPr>
      <w:r w:rsidRPr="007A3125">
        <w:rPr>
          <w:vertAlign w:val="superscript"/>
        </w:rPr>
        <w:t>2</w:t>
      </w:r>
      <w:r w:rsidRPr="007A3125">
        <w:t>CRBM, CNRS, University Montpellier, F-34000 Montpellier, France</w:t>
      </w:r>
    </w:p>
    <w:p w14:paraId="16CCB3CE" w14:textId="46192503" w:rsidR="00AD157E" w:rsidRPr="007A3125" w:rsidRDefault="00AD157E" w:rsidP="007A3125">
      <w:pPr>
        <w:contextualSpacing/>
      </w:pPr>
      <w:r w:rsidRPr="007A3125">
        <w:rPr>
          <w:vertAlign w:val="superscript"/>
        </w:rPr>
        <w:t>3</w:t>
      </w:r>
      <w:r w:rsidRPr="007A3125">
        <w:t xml:space="preserve">CRCINA, INSERM, CNRS, </w:t>
      </w:r>
      <w:proofErr w:type="spellStart"/>
      <w:r w:rsidRPr="007A3125">
        <w:t>Université</w:t>
      </w:r>
      <w:proofErr w:type="spellEnd"/>
      <w:r w:rsidRPr="007A3125">
        <w:t xml:space="preserve"> </w:t>
      </w:r>
      <w:proofErr w:type="spellStart"/>
      <w:r w:rsidRPr="007A3125">
        <w:t>d’Angers</w:t>
      </w:r>
      <w:proofErr w:type="spellEnd"/>
      <w:r w:rsidRPr="007A3125">
        <w:t xml:space="preserve">, </w:t>
      </w:r>
      <w:proofErr w:type="spellStart"/>
      <w:r w:rsidRPr="007A3125">
        <w:t>Université</w:t>
      </w:r>
      <w:proofErr w:type="spellEnd"/>
      <w:r w:rsidRPr="007A3125">
        <w:t xml:space="preserve"> de Nantes, Nantes, France</w:t>
      </w:r>
    </w:p>
    <w:p w14:paraId="4906FA72" w14:textId="797ED614" w:rsidR="00D43EA8" w:rsidRPr="007A3125" w:rsidRDefault="00D43EA8" w:rsidP="007A3125">
      <w:pPr>
        <w:contextualSpacing/>
      </w:pPr>
    </w:p>
    <w:p w14:paraId="11E7B78D" w14:textId="552BE815" w:rsidR="005579BC" w:rsidRPr="007A3125" w:rsidRDefault="005579BC" w:rsidP="007A3125">
      <w:pPr>
        <w:contextualSpacing/>
      </w:pPr>
      <w:hyperlink r:id="rId8" w:history="1">
        <w:r w:rsidRPr="007A3125">
          <w:rPr>
            <w:rStyle w:val="Hyperlink"/>
            <w:color w:val="auto"/>
          </w:rPr>
          <w:t>maela.duclos@univ-rennes1.fr</w:t>
        </w:r>
      </w:hyperlink>
    </w:p>
    <w:p w14:paraId="102653CC" w14:textId="35764F1D" w:rsidR="007A3125" w:rsidRPr="007A3125" w:rsidRDefault="007A3125" w:rsidP="007A3125">
      <w:pPr>
        <w:contextualSpacing/>
      </w:pPr>
      <w:hyperlink r:id="rId9" w:history="1">
        <w:r w:rsidRPr="007A3125">
          <w:rPr>
            <w:rStyle w:val="Hyperlink"/>
            <w:color w:val="auto"/>
          </w:rPr>
          <w:t>claude.prigent@crbm.cnrs.fr</w:t>
        </w:r>
      </w:hyperlink>
    </w:p>
    <w:p w14:paraId="78AFE7CC" w14:textId="18946654" w:rsidR="005579BC" w:rsidRPr="007A3125" w:rsidRDefault="005579BC" w:rsidP="007A3125">
      <w:pPr>
        <w:contextualSpacing/>
      </w:pPr>
      <w:hyperlink r:id="rId10" w:history="1">
        <w:r w:rsidRPr="007A3125">
          <w:rPr>
            <w:rStyle w:val="Hyperlink"/>
            <w:color w:val="auto"/>
          </w:rPr>
          <w:t>roland.leborgne@univ-rennes1.fr</w:t>
        </w:r>
      </w:hyperlink>
    </w:p>
    <w:p w14:paraId="17DCC81F" w14:textId="0DC9C978" w:rsidR="005579BC" w:rsidRPr="007A3125" w:rsidRDefault="007A3125" w:rsidP="007A3125">
      <w:pPr>
        <w:contextualSpacing/>
      </w:pPr>
      <w:hyperlink r:id="rId11" w:history="1">
        <w:r w:rsidRPr="007A3125">
          <w:rPr>
            <w:rStyle w:val="Hyperlink"/>
            <w:color w:val="auto"/>
          </w:rPr>
          <w:t>vincent.guen@univ-nantes.fr</w:t>
        </w:r>
      </w:hyperlink>
    </w:p>
    <w:p w14:paraId="449DED2F" w14:textId="77777777" w:rsidR="007A3125" w:rsidRPr="007A3125" w:rsidRDefault="007A3125" w:rsidP="007A3125">
      <w:pPr>
        <w:contextualSpacing/>
      </w:pPr>
    </w:p>
    <w:p w14:paraId="68974D84" w14:textId="4117F5F9" w:rsidR="006002E0" w:rsidRPr="007A3125" w:rsidRDefault="006002E0" w:rsidP="007A3125">
      <w:pPr>
        <w:pStyle w:val="Paragraph"/>
        <w:spacing w:before="0"/>
        <w:ind w:firstLine="0"/>
        <w:contextualSpacing/>
        <w:jc w:val="both"/>
        <w:rPr>
          <w:rFonts w:ascii="Calibri" w:hAnsi="Calibri" w:cs="Calibri"/>
        </w:rPr>
      </w:pPr>
      <w:r w:rsidRPr="007A3125">
        <w:rPr>
          <w:rFonts w:ascii="Calibri" w:eastAsia="Arial" w:hAnsi="Calibri" w:cs="Calibri"/>
          <w:bCs/>
          <w:kern w:val="24"/>
        </w:rPr>
        <w:t>*Corresponding author: vincent.guen@</w:t>
      </w:r>
      <w:r w:rsidR="00AD157E" w:rsidRPr="007A3125">
        <w:rPr>
          <w:rFonts w:ascii="Calibri" w:eastAsia="Arial" w:hAnsi="Calibri" w:cs="Calibri"/>
          <w:bCs/>
          <w:kern w:val="24"/>
        </w:rPr>
        <w:t>univ-nantes.fr</w:t>
      </w:r>
    </w:p>
    <w:p w14:paraId="7488CC57" w14:textId="77777777" w:rsidR="008D174D" w:rsidRPr="007A3125" w:rsidRDefault="008D174D" w:rsidP="007A3125">
      <w:pPr>
        <w:pBdr>
          <w:top w:val="nil"/>
          <w:left w:val="nil"/>
          <w:bottom w:val="nil"/>
          <w:right w:val="nil"/>
          <w:between w:val="nil"/>
        </w:pBdr>
        <w:contextualSpacing/>
      </w:pPr>
    </w:p>
    <w:p w14:paraId="2E7AB2E6" w14:textId="56A65452" w:rsidR="008D174D" w:rsidRPr="007A3125" w:rsidRDefault="00551D82" w:rsidP="007A3125">
      <w:pPr>
        <w:contextualSpacing/>
      </w:pPr>
      <w:r w:rsidRPr="007A3125">
        <w:rPr>
          <w:b/>
        </w:rPr>
        <w:t>SUMMARY</w:t>
      </w:r>
    </w:p>
    <w:p w14:paraId="603AE415" w14:textId="49DF6546" w:rsidR="008D174D" w:rsidRPr="007A3125" w:rsidRDefault="005071C6" w:rsidP="007A3125">
      <w:pPr>
        <w:contextualSpacing/>
      </w:pPr>
      <w:r w:rsidRPr="007A3125">
        <w:t xml:space="preserve">Stem cell-derived organoids </w:t>
      </w:r>
      <w:r w:rsidR="003B34DD" w:rsidRPr="007A3125">
        <w:t>facilitate</w:t>
      </w:r>
      <w:r w:rsidRPr="007A3125">
        <w:t xml:space="preserve"> </w:t>
      </w:r>
      <w:r w:rsidR="00D54551" w:rsidRPr="007A3125">
        <w:t>the analysis</w:t>
      </w:r>
      <w:r w:rsidRPr="007A3125">
        <w:t xml:space="preserve"> </w:t>
      </w:r>
      <w:r w:rsidR="00D54551" w:rsidRPr="007A3125">
        <w:t xml:space="preserve">of </w:t>
      </w:r>
      <w:r w:rsidRPr="007A3125">
        <w:t>molecular and cellular processes that regulate stem cell self-renewal and differentiation</w:t>
      </w:r>
      <w:r w:rsidR="00D54551" w:rsidRPr="007A3125">
        <w:t xml:space="preserve"> during organogenesis</w:t>
      </w:r>
      <w:r w:rsidR="00967933" w:rsidRPr="007A3125">
        <w:t xml:space="preserve"> in mammalian tissue</w:t>
      </w:r>
      <w:r w:rsidR="003B34DD" w:rsidRPr="007A3125">
        <w:t>s</w:t>
      </w:r>
      <w:r w:rsidRPr="007A3125">
        <w:t xml:space="preserve">. Here we present a protocol </w:t>
      </w:r>
      <w:r w:rsidR="00D54551" w:rsidRPr="007A3125">
        <w:t xml:space="preserve">for the analysis of the biology of the primary cilium in </w:t>
      </w:r>
      <w:r w:rsidR="003B34DD" w:rsidRPr="007A3125">
        <w:t xml:space="preserve">mouse mammary </w:t>
      </w:r>
      <w:r w:rsidR="00D54551" w:rsidRPr="007A3125">
        <w:t xml:space="preserve">organoids. </w:t>
      </w:r>
    </w:p>
    <w:p w14:paraId="74EFC8D7" w14:textId="77777777" w:rsidR="006E4797" w:rsidRPr="007A3125" w:rsidRDefault="006E4797" w:rsidP="007A3125">
      <w:pPr>
        <w:contextualSpacing/>
      </w:pPr>
    </w:p>
    <w:p w14:paraId="2CF9CD54" w14:textId="29FA329D" w:rsidR="006E4797" w:rsidRPr="007A3125" w:rsidRDefault="00551D82" w:rsidP="007A3125">
      <w:pPr>
        <w:contextualSpacing/>
      </w:pPr>
      <w:r w:rsidRPr="007A3125">
        <w:rPr>
          <w:b/>
        </w:rPr>
        <w:t>ABSTRACT:</w:t>
      </w:r>
    </w:p>
    <w:p w14:paraId="61E0F5AB" w14:textId="293AE414" w:rsidR="000106E0" w:rsidRPr="007A3125" w:rsidRDefault="00C4304D" w:rsidP="007A3125">
      <w:pPr>
        <w:contextualSpacing/>
      </w:pPr>
      <w:r w:rsidRPr="007A3125">
        <w:t xml:space="preserve">Organoids are stem cell-derived three-dimensional structures that reproduce </w:t>
      </w:r>
      <w:r w:rsidRPr="007A3125">
        <w:rPr>
          <w:i/>
        </w:rPr>
        <w:t>ex vivo</w:t>
      </w:r>
      <w:r w:rsidRPr="007A3125">
        <w:t xml:space="preserve"> the complex architecture and physiology of organs. Thus, organoids represent useful models to study the mechanisms that control stem cell self-renewal and differentiation</w:t>
      </w:r>
      <w:r w:rsidR="003B34DD" w:rsidRPr="007A3125">
        <w:t xml:space="preserve"> in mammals</w:t>
      </w:r>
      <w:r w:rsidRPr="007A3125">
        <w:t xml:space="preserve">, including primary </w:t>
      </w:r>
      <w:proofErr w:type="spellStart"/>
      <w:r w:rsidRPr="007A3125">
        <w:t>ciliogenesis</w:t>
      </w:r>
      <w:proofErr w:type="spellEnd"/>
      <w:r w:rsidR="00393F88" w:rsidRPr="007A3125">
        <w:t xml:space="preserve"> and ciliary signaling</w:t>
      </w:r>
      <w:r w:rsidRPr="007A3125">
        <w:t xml:space="preserve">. Primary </w:t>
      </w:r>
      <w:proofErr w:type="spellStart"/>
      <w:r w:rsidRPr="007A3125">
        <w:t>ciliogenesis</w:t>
      </w:r>
      <w:proofErr w:type="spellEnd"/>
      <w:r w:rsidRPr="007A3125">
        <w:t xml:space="preserve"> is the dynamic process of assembling the primary cilium, a key cell signaling center that controls stem cell self-renewal and/or differentiation</w:t>
      </w:r>
      <w:r w:rsidR="00A22005" w:rsidRPr="007A3125">
        <w:t xml:space="preserve"> in various tissues</w:t>
      </w:r>
      <w:r w:rsidRPr="007A3125">
        <w:t>. Here we present a comprehensive protocol for the immunofluorescen</w:t>
      </w:r>
      <w:r w:rsidR="00901965" w:rsidRPr="007A3125">
        <w:t>ce</w:t>
      </w:r>
      <w:r w:rsidRPr="007A3125">
        <w:t xml:space="preserve"> staining of</w:t>
      </w:r>
      <w:r w:rsidR="00C86627" w:rsidRPr="007A3125">
        <w:t xml:space="preserve"> cell </w:t>
      </w:r>
      <w:r w:rsidR="005424F6" w:rsidRPr="007A3125">
        <w:t>lineage</w:t>
      </w:r>
      <w:r w:rsidR="00FD17C6" w:rsidRPr="007A3125">
        <w:t xml:space="preserve"> and primary cilia markers</w:t>
      </w:r>
      <w:r w:rsidR="00C86627" w:rsidRPr="007A3125">
        <w:t>, in</w:t>
      </w:r>
      <w:r w:rsidRPr="007A3125">
        <w:t xml:space="preserve"> </w:t>
      </w:r>
      <w:r w:rsidR="005826FC" w:rsidRPr="007A3125">
        <w:t>whole-mount mouse mammary organoids</w:t>
      </w:r>
      <w:r w:rsidR="00901965" w:rsidRPr="007A3125">
        <w:t>, for light sheet microscopy</w:t>
      </w:r>
      <w:r w:rsidR="000106E0" w:rsidRPr="007A3125">
        <w:t xml:space="preserve">. We </w:t>
      </w:r>
      <w:r w:rsidR="005826FC" w:rsidRPr="007A3125">
        <w:t>describe</w:t>
      </w:r>
      <w:r w:rsidR="00342E5A" w:rsidRPr="007A3125">
        <w:t xml:space="preserve"> </w:t>
      </w:r>
      <w:r w:rsidR="006C3F32" w:rsidRPr="007A3125">
        <w:t>the</w:t>
      </w:r>
      <w:r w:rsidR="000106E0" w:rsidRPr="007A3125">
        <w:t xml:space="preserve"> microscopy imaging method </w:t>
      </w:r>
      <w:r w:rsidR="005826FC" w:rsidRPr="007A3125">
        <w:t xml:space="preserve">and </w:t>
      </w:r>
      <w:r w:rsidR="00342E5A" w:rsidRPr="007A3125">
        <w:t xml:space="preserve">an </w:t>
      </w:r>
      <w:r w:rsidR="005826FC" w:rsidRPr="007A3125">
        <w:t xml:space="preserve">image processing technique </w:t>
      </w:r>
      <w:r w:rsidR="000106E0" w:rsidRPr="007A3125">
        <w:t xml:space="preserve">for </w:t>
      </w:r>
      <w:r w:rsidR="005826FC" w:rsidRPr="007A3125">
        <w:t xml:space="preserve">the quantitative analysis of primary cilium assembly and length </w:t>
      </w:r>
      <w:r w:rsidR="00DF27A3" w:rsidRPr="007A3125">
        <w:t xml:space="preserve">in </w:t>
      </w:r>
      <w:r w:rsidR="008A4B2D" w:rsidRPr="007A3125">
        <w:t xml:space="preserve">organoids. </w:t>
      </w:r>
      <w:r w:rsidR="003016D3" w:rsidRPr="007A3125">
        <w:t xml:space="preserve">This </w:t>
      </w:r>
      <w:r w:rsidR="00393F88" w:rsidRPr="007A3125">
        <w:t>protocol</w:t>
      </w:r>
      <w:r w:rsidR="003016D3" w:rsidRPr="007A3125">
        <w:t xml:space="preserve"> enables </w:t>
      </w:r>
      <w:r w:rsidR="00B12023" w:rsidRPr="007A3125">
        <w:t>a</w:t>
      </w:r>
      <w:r w:rsidR="003016D3" w:rsidRPr="007A3125">
        <w:t xml:space="preserve"> </w:t>
      </w:r>
      <w:r w:rsidR="003A6042" w:rsidRPr="007A3125">
        <w:t xml:space="preserve">precise </w:t>
      </w:r>
      <w:r w:rsidR="003016D3" w:rsidRPr="007A3125">
        <w:t xml:space="preserve">analysis of </w:t>
      </w:r>
      <w:r w:rsidR="005826FC" w:rsidRPr="007A3125">
        <w:t>primary cilia</w:t>
      </w:r>
      <w:r w:rsidR="003016D3" w:rsidRPr="007A3125">
        <w:t xml:space="preserve"> </w:t>
      </w:r>
      <w:r w:rsidR="005826FC" w:rsidRPr="007A3125">
        <w:t xml:space="preserve">in </w:t>
      </w:r>
      <w:r w:rsidR="00A22005" w:rsidRPr="007A3125">
        <w:t>complex three-dimensional structure</w:t>
      </w:r>
      <w:r w:rsidR="00F02A94" w:rsidRPr="007A3125">
        <w:t>s</w:t>
      </w:r>
      <w:r w:rsidR="003A6042" w:rsidRPr="007A3125">
        <w:t xml:space="preserve"> at the single cell level</w:t>
      </w:r>
      <w:r w:rsidR="003016D3" w:rsidRPr="007A3125">
        <w:t xml:space="preserve">. This </w:t>
      </w:r>
      <w:r w:rsidR="00393F88" w:rsidRPr="007A3125">
        <w:t>method</w:t>
      </w:r>
      <w:r w:rsidR="003016D3" w:rsidRPr="007A3125">
        <w:t xml:space="preserve"> </w:t>
      </w:r>
      <w:r w:rsidR="00393F88" w:rsidRPr="007A3125">
        <w:t>is</w:t>
      </w:r>
      <w:r w:rsidR="003016D3" w:rsidRPr="007A3125">
        <w:t xml:space="preserve"> applicable </w:t>
      </w:r>
      <w:r w:rsidR="003A6042" w:rsidRPr="007A3125">
        <w:t xml:space="preserve">for </w:t>
      </w:r>
      <w:r w:rsidR="00901965" w:rsidRPr="007A3125">
        <w:t>immunofluorescence</w:t>
      </w:r>
      <w:r w:rsidR="003016D3" w:rsidRPr="007A3125">
        <w:t xml:space="preserve"> staining and imaging of </w:t>
      </w:r>
      <w:r w:rsidR="003A6042" w:rsidRPr="007A3125">
        <w:t xml:space="preserve">primary </w:t>
      </w:r>
      <w:r w:rsidR="003016D3" w:rsidRPr="007A3125">
        <w:t xml:space="preserve">cilia </w:t>
      </w:r>
      <w:r w:rsidR="00393F88" w:rsidRPr="007A3125">
        <w:t xml:space="preserve">and ciliary signaling </w:t>
      </w:r>
      <w:r w:rsidR="003016D3" w:rsidRPr="007A3125">
        <w:t xml:space="preserve">in </w:t>
      </w:r>
      <w:r w:rsidR="00340424" w:rsidRPr="007A3125">
        <w:t xml:space="preserve">mammary </w:t>
      </w:r>
      <w:r w:rsidR="003016D3" w:rsidRPr="007A3125">
        <w:t xml:space="preserve">organoids derived from </w:t>
      </w:r>
      <w:r w:rsidR="00DF27A3" w:rsidRPr="007A3125">
        <w:t xml:space="preserve">normal </w:t>
      </w:r>
      <w:r w:rsidR="00B12023" w:rsidRPr="007A3125">
        <w:t>and</w:t>
      </w:r>
      <w:r w:rsidR="00DF27A3" w:rsidRPr="007A3125">
        <w:t xml:space="preserve"> genetically modified stem cells</w:t>
      </w:r>
      <w:r w:rsidR="00F1025A" w:rsidRPr="007A3125">
        <w:t>, from</w:t>
      </w:r>
      <w:r w:rsidR="00DF27A3" w:rsidRPr="007A3125">
        <w:t xml:space="preserve"> </w:t>
      </w:r>
      <w:r w:rsidR="003016D3" w:rsidRPr="007A3125">
        <w:t>healthy and pathological tissues</w:t>
      </w:r>
      <w:r w:rsidR="00F1025A" w:rsidRPr="007A3125">
        <w:t>,</w:t>
      </w:r>
      <w:r w:rsidR="00003DCE" w:rsidRPr="007A3125">
        <w:t xml:space="preserve"> </w:t>
      </w:r>
      <w:r w:rsidR="003A6042" w:rsidRPr="007A3125">
        <w:t xml:space="preserve">to study the biology of the </w:t>
      </w:r>
      <w:r w:rsidR="00A22005" w:rsidRPr="007A3125">
        <w:t xml:space="preserve">primary </w:t>
      </w:r>
      <w:r w:rsidR="003A6042" w:rsidRPr="007A3125">
        <w:t xml:space="preserve">cilium </w:t>
      </w:r>
      <w:r w:rsidR="00DF27A3" w:rsidRPr="007A3125">
        <w:t>in health and disease</w:t>
      </w:r>
      <w:r w:rsidR="003A6042" w:rsidRPr="007A3125">
        <w:t>.</w:t>
      </w:r>
    </w:p>
    <w:p w14:paraId="1099534A" w14:textId="77777777" w:rsidR="00390E4C" w:rsidRPr="007A3125" w:rsidRDefault="00390E4C" w:rsidP="007A3125">
      <w:pPr>
        <w:contextualSpacing/>
        <w:rPr>
          <w:b/>
        </w:rPr>
      </w:pPr>
    </w:p>
    <w:p w14:paraId="567C54AC" w14:textId="15A9E5C9" w:rsidR="006002E0" w:rsidRPr="007A3125" w:rsidRDefault="00551D82" w:rsidP="007A3125">
      <w:pPr>
        <w:contextualSpacing/>
      </w:pPr>
      <w:r w:rsidRPr="007A3125">
        <w:rPr>
          <w:b/>
        </w:rPr>
        <w:t>INTRODUCTION</w:t>
      </w:r>
      <w:r w:rsidRPr="007A3125">
        <w:t xml:space="preserve"> </w:t>
      </w:r>
    </w:p>
    <w:p w14:paraId="1B60A5C0" w14:textId="04DCA1CD" w:rsidR="00BE482E" w:rsidRPr="007A3125" w:rsidRDefault="00C7428F" w:rsidP="007A3125">
      <w:pPr>
        <w:contextualSpacing/>
      </w:pPr>
      <w:r w:rsidRPr="007A3125">
        <w:t>D</w:t>
      </w:r>
      <w:r w:rsidR="00F05D6D" w:rsidRPr="007A3125">
        <w:t xml:space="preserve">evelopment </w:t>
      </w:r>
      <w:r w:rsidRPr="007A3125">
        <w:t xml:space="preserve">of multicellular organisms </w:t>
      </w:r>
      <w:r w:rsidR="00F05D6D" w:rsidRPr="007A3125">
        <w:t>and the maintenance of homeostasis in</w:t>
      </w:r>
      <w:r w:rsidR="00B12023" w:rsidRPr="007A3125">
        <w:t xml:space="preserve"> their</w:t>
      </w:r>
      <w:r w:rsidRPr="007A3125">
        <w:t xml:space="preserve"> </w:t>
      </w:r>
      <w:r w:rsidR="00F05D6D" w:rsidRPr="007A3125">
        <w:t xml:space="preserve">adult </w:t>
      </w:r>
      <w:r w:rsidRPr="007A3125">
        <w:t>tissues</w:t>
      </w:r>
      <w:r w:rsidR="00F05D6D" w:rsidRPr="007A3125">
        <w:t xml:space="preserve"> </w:t>
      </w:r>
      <w:r w:rsidR="006002E0" w:rsidRPr="007A3125">
        <w:t xml:space="preserve">reside in a fine-tuned regulation between </w:t>
      </w:r>
      <w:r w:rsidRPr="007A3125">
        <w:t>self-renewal</w:t>
      </w:r>
      <w:r w:rsidR="006002E0" w:rsidRPr="007A3125">
        <w:t xml:space="preserve"> and differentiation of stem cells</w:t>
      </w:r>
      <w:r w:rsidR="004A3D57" w:rsidRPr="007A3125">
        <w:t>,</w:t>
      </w:r>
      <w:r w:rsidR="00F05D6D" w:rsidRPr="007A3125">
        <w:t xml:space="preserve"> </w:t>
      </w:r>
      <w:r w:rsidR="004A3D57" w:rsidRPr="007A3125">
        <w:lastRenderedPageBreak/>
        <w:t>which</w:t>
      </w:r>
      <w:r w:rsidR="00F05D6D" w:rsidRPr="007A3125">
        <w:t xml:space="preserve"> orchestrate in time and space </w:t>
      </w:r>
      <w:r w:rsidRPr="007A3125">
        <w:t xml:space="preserve">normal </w:t>
      </w:r>
      <w:r w:rsidR="00F05D6D" w:rsidRPr="007A3125">
        <w:t>tissue development and regeneration</w:t>
      </w:r>
      <w:r w:rsidR="004A3D57" w:rsidRPr="007A3125">
        <w:fldChar w:fldCharType="begin">
          <w:fldData xml:space="preserve">PEVuZE5vdGU+PENpdGU+PEF1dGhvcj5WaXN2YWRlcjwvQXV0aG9yPjxZZWFyPjIwMTY8L1llYXI+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==
</w:fldData>
        </w:fldChar>
      </w:r>
      <w:r w:rsidR="009A54D0" w:rsidRPr="007A3125">
        <w:instrText xml:space="preserve"> ADDIN EN.CITE </w:instrText>
      </w:r>
      <w:r w:rsidR="009A54D0" w:rsidRPr="007A3125">
        <w:fldChar w:fldCharType="begin">
          <w:fldData xml:space="preserve">PEVuZE5vdGU+PENpdGU+PEF1dGhvcj5WaXN2YWRlcjwvQXV0aG9yPjxZZWFyPjIwMTY8L1llYXI+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==
</w:fldData>
        </w:fldChar>
      </w:r>
      <w:r w:rsidR="009A54D0" w:rsidRPr="007A3125">
        <w:instrText xml:space="preserve"> ADDIN EN.CITE.DATA </w:instrText>
      </w:r>
      <w:r w:rsidR="009A54D0" w:rsidRPr="007A3125">
        <w:fldChar w:fldCharType="end"/>
      </w:r>
      <w:r w:rsidR="004A3D57" w:rsidRPr="007A3125">
        <w:fldChar w:fldCharType="separate"/>
      </w:r>
      <w:r w:rsidR="009A54D0" w:rsidRPr="007A3125">
        <w:rPr>
          <w:noProof/>
          <w:vertAlign w:val="superscript"/>
        </w:rPr>
        <w:t>1</w:t>
      </w:r>
      <w:r w:rsidR="004A3D57" w:rsidRPr="007A3125">
        <w:fldChar w:fldCharType="end"/>
      </w:r>
      <w:r w:rsidR="006002E0" w:rsidRPr="007A3125">
        <w:t>.</w:t>
      </w:r>
      <w:r w:rsidR="00746F77" w:rsidRPr="007A3125">
        <w:t xml:space="preserve"> </w:t>
      </w:r>
      <w:r w:rsidR="00FA7256" w:rsidRPr="007A3125">
        <w:t>Subversion of this regulation cause</w:t>
      </w:r>
      <w:r w:rsidR="003D7DE8" w:rsidRPr="007A3125">
        <w:t>s</w:t>
      </w:r>
      <w:r w:rsidR="00FA7256" w:rsidRPr="007A3125">
        <w:t xml:space="preserve"> developmental anomalies and cancers</w:t>
      </w:r>
      <w:r w:rsidR="009A54D0" w:rsidRPr="007A3125">
        <w:fldChar w:fldCharType="begin">
          <w:fldData xml:space="preserve">PEVuZE5vdGU+PENpdGU+PEF1dGhvcj5CYXRsbGU8L0F1dGhvcj48WWVhcj4yMDE3PC9ZZWFyPjxS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</w:fldData>
        </w:fldChar>
      </w:r>
      <w:r w:rsidR="009A54D0" w:rsidRPr="007A3125">
        <w:instrText xml:space="preserve"> ADDIN EN.CITE </w:instrText>
      </w:r>
      <w:r w:rsidR="009A54D0" w:rsidRPr="007A3125">
        <w:fldChar w:fldCharType="begin">
          <w:fldData xml:space="preserve">PEVuZE5vdGU+PENpdGU+PEF1dGhvcj5CYXRsbGU8L0F1dGhvcj48WWVhcj4yMDE3PC9ZZWFyPjxS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</w:fldData>
        </w:fldChar>
      </w:r>
      <w:r w:rsidR="009A54D0" w:rsidRPr="007A3125">
        <w:instrText xml:space="preserve"> ADDIN EN.CITE.DATA </w:instrText>
      </w:r>
      <w:r w:rsidR="009A54D0" w:rsidRPr="007A3125">
        <w:fldChar w:fldCharType="end"/>
      </w:r>
      <w:r w:rsidR="009A54D0" w:rsidRPr="007A3125">
        <w:fldChar w:fldCharType="separate"/>
      </w:r>
      <w:r w:rsidR="009A54D0" w:rsidRPr="007A3125">
        <w:rPr>
          <w:noProof/>
          <w:vertAlign w:val="superscript"/>
        </w:rPr>
        <w:t>2</w:t>
      </w:r>
      <w:r w:rsidR="009A54D0" w:rsidRPr="007A3125">
        <w:fldChar w:fldCharType="end"/>
      </w:r>
      <w:r w:rsidR="00FA7256" w:rsidRPr="007A3125">
        <w:t>. Thus, understanding the molecular and cellular mechanisms that orchestrate stem cell self-renewal and differentiation is of key interest in developmental and cancer biology.</w:t>
      </w:r>
    </w:p>
    <w:p w14:paraId="1897B929" w14:textId="77777777" w:rsidR="00BE482E" w:rsidRPr="007A3125" w:rsidRDefault="00BE482E" w:rsidP="007A3125">
      <w:pPr>
        <w:contextualSpacing/>
      </w:pPr>
    </w:p>
    <w:p w14:paraId="68414302" w14:textId="3CA61E55" w:rsidR="00FA7256" w:rsidRPr="007A3125" w:rsidRDefault="00FA7256" w:rsidP="007A3125">
      <w:pPr>
        <w:contextualSpacing/>
      </w:pPr>
      <w:r w:rsidRPr="007A3125">
        <w:t xml:space="preserve">Recent development of </w:t>
      </w:r>
      <w:r w:rsidRPr="007A3125">
        <w:rPr>
          <w:i/>
        </w:rPr>
        <w:t>ex vivo</w:t>
      </w:r>
      <w:r w:rsidRPr="007A3125">
        <w:t xml:space="preserve"> organogenesis method</w:t>
      </w:r>
      <w:r w:rsidR="0005573D" w:rsidRPr="007A3125">
        <w:t xml:space="preserve">s, </w:t>
      </w:r>
      <w:r w:rsidR="002444E2" w:rsidRPr="007A3125">
        <w:t xml:space="preserve">in which </w:t>
      </w:r>
      <w:r w:rsidR="00B3681B" w:rsidRPr="007A3125">
        <w:t xml:space="preserve">tissue stem cells generate three-dimensional </w:t>
      </w:r>
      <w:r w:rsidR="0071705C" w:rsidRPr="007A3125">
        <w:t>organoids</w:t>
      </w:r>
      <w:r w:rsidR="00B3681B" w:rsidRPr="007A3125">
        <w:t xml:space="preserve"> </w:t>
      </w:r>
      <w:r w:rsidR="0005573D" w:rsidRPr="007A3125">
        <w:t xml:space="preserve">have transformed our capabilities to study the dynamics of stem cells </w:t>
      </w:r>
      <w:r w:rsidR="00B3681B" w:rsidRPr="007A3125">
        <w:t xml:space="preserve">during </w:t>
      </w:r>
      <w:r w:rsidR="003B34DD" w:rsidRPr="007A3125">
        <w:t xml:space="preserve">mammalian </w:t>
      </w:r>
      <w:r w:rsidR="00B3681B" w:rsidRPr="007A3125">
        <w:t>organogenesis and maintenance of tissue homeosta</w:t>
      </w:r>
      <w:r w:rsidR="007A407E" w:rsidRPr="007A3125">
        <w:t>sis</w:t>
      </w:r>
      <w:r w:rsidR="00C86627" w:rsidRPr="007A3125">
        <w:t xml:space="preserve"> in a dish</w:t>
      </w:r>
      <w:r w:rsidR="009A54D0" w:rsidRPr="007A3125">
        <w:fldChar w:fldCharType="begin"/>
      </w:r>
      <w:r w:rsidR="00396077" w:rsidRPr="007A3125">
        <w:instrText xml:space="preserve"> ADDIN EN.CITE &lt;EndNote&gt;&lt;Cite&gt;&lt;Author&gt;Clevers&lt;/Author&gt;&lt;Year&gt;2016&lt;/Year&gt;&lt;RecNum&gt;288&lt;/RecNum&gt;&lt;DisplayText&gt;&lt;style face="superscript"&gt;3&lt;/style&gt;&lt;/DisplayText&gt;&lt;record&gt;&lt;rec-number&gt;288&lt;/rec-number&gt;&lt;foreign-keys&gt;&lt;key app="EN" db-id="saw25v9x6zpe5gea0ecpvfd5zxdetpwepttt" timestamp="1606387271" guid="75397fd8-f371-4531-a7f3-6cbc1503ac29"&gt;288&lt;/key&gt;&lt;/foreign-keys&gt;&lt;ref-type name="Journal Article"&gt;17&lt;/ref-type&gt;&lt;contributors&gt;&lt;authors&gt;&lt;author&gt;Clevers, H.&lt;/author&gt;&lt;/authors&gt;&lt;/contributors&gt;&lt;auth-address&gt;Hubrecht Institute/Royal Netherlands Academy of Arts and Sciences, Princess Maxima Centre and University Medical Centre Utrecht, 3584CT Utrecht, The Netherlands. Electronic address: h.clevers@hubrecht.eu.&lt;/auth-address&gt;&lt;titles&gt;&lt;title&gt;Modeling Development and Disease with Organoids&lt;/title&gt;&lt;secondary-title&gt;Cell&lt;/secondary-title&gt;&lt;/titles&gt;&lt;periodical&gt;&lt;full-title&gt;Cell&lt;/full-title&gt;&lt;/periodical&gt;&lt;pages&gt;1586-1597&lt;/pages&gt;&lt;volume&gt;165&lt;/volume&gt;&lt;number&gt;7&lt;/number&gt;&lt;edition&gt;2016/06/18&lt;/edition&gt;&lt;keywords&gt;&lt;keyword&gt;Animals&lt;/keyword&gt;&lt;keyword&gt;Humans&lt;/keyword&gt;&lt;keyword&gt;*Models, Biological&lt;/keyword&gt;&lt;keyword&gt;Organ Specificity&lt;/keyword&gt;&lt;keyword&gt;Organoids/*cytology&lt;/keyword&gt;&lt;keyword&gt;Sequence Analysis, RNA&lt;/keyword&gt;&lt;keyword&gt;Single-Cell Analysis&lt;/keyword&gt;&lt;keyword&gt;Stem Cells/cytology&lt;/keyword&gt;&lt;/keywords&gt;&lt;dates&gt;&lt;year&gt;2016&lt;/year&gt;&lt;pub-dates&gt;&lt;date&gt;Jun 16&lt;/date&gt;&lt;/pub-dates&gt;&lt;/dates&gt;&lt;isbn&gt;1097-4172 (Electronic)&amp;#xD;0092-8674 (Linking)&lt;/isbn&gt;&lt;accession-num&gt;27315476&lt;/accession-num&gt;&lt;urls&gt;&lt;related-urls&gt;&lt;url&gt;https://www.ncbi.nlm.nih.gov/pubmed/27315476&lt;/url&gt;&lt;/related-urls&gt;&lt;/urls&gt;&lt;electronic-resource-num&gt;10.1016/j.cell.2016.05.082&lt;/electronic-resource-num&gt;&lt;/record&gt;&lt;/Cite&gt;&lt;/EndNote&gt;</w:instrText>
      </w:r>
      <w:r w:rsidR="009A54D0" w:rsidRPr="007A3125">
        <w:fldChar w:fldCharType="separate"/>
      </w:r>
      <w:r w:rsidR="009A54D0" w:rsidRPr="007A3125">
        <w:rPr>
          <w:noProof/>
          <w:vertAlign w:val="superscript"/>
        </w:rPr>
        <w:t>3</w:t>
      </w:r>
      <w:r w:rsidR="009A54D0" w:rsidRPr="007A3125">
        <w:fldChar w:fldCharType="end"/>
      </w:r>
      <w:r w:rsidR="00C86627" w:rsidRPr="007A3125">
        <w:t xml:space="preserve">. Organoids represent a good alternative to cumbersome genetically modified animal models to study these processes. </w:t>
      </w:r>
      <w:r w:rsidR="003762B2" w:rsidRPr="007A3125">
        <w:t xml:space="preserve">Protocols for the development of organoids from </w:t>
      </w:r>
      <w:r w:rsidR="003371E2" w:rsidRPr="007A3125">
        <w:t xml:space="preserve">tissue </w:t>
      </w:r>
      <w:r w:rsidR="003762B2" w:rsidRPr="007A3125">
        <w:t xml:space="preserve">stem cells of many </w:t>
      </w:r>
      <w:r w:rsidR="003371E2" w:rsidRPr="007A3125">
        <w:t>organs have now been developed</w:t>
      </w:r>
      <w:r w:rsidR="009A54D0" w:rsidRPr="007A3125">
        <w:fldChar w:fldCharType="begin"/>
      </w:r>
      <w:r w:rsidR="00396077" w:rsidRPr="007A3125">
        <w:instrText xml:space="preserve"> ADDIN EN.CITE &lt;EndNote&gt;&lt;Cite&gt;&lt;Author&gt;Clevers&lt;/Author&gt;&lt;Year&gt;2016&lt;/Year&gt;&lt;RecNum&gt;288&lt;/RecNum&gt;&lt;DisplayText&gt;&lt;style face="superscript"&gt;3&lt;/style&gt;&lt;/DisplayText&gt;&lt;record&gt;&lt;rec-number&gt;288&lt;/rec-number&gt;&lt;foreign-keys&gt;&lt;key app="EN" db-id="saw25v9x6zpe5gea0ecpvfd5zxdetpwepttt" timestamp="1606387271" guid="75397fd8-f371-4531-a7f3-6cbc1503ac29"&gt;288&lt;/key&gt;&lt;/foreign-keys&gt;&lt;ref-type name="Journal Article"&gt;17&lt;/ref-type&gt;&lt;contributors&gt;&lt;authors&gt;&lt;author&gt;Clevers, H.&lt;/author&gt;&lt;/authors&gt;&lt;/contributors&gt;&lt;auth-address&gt;Hubrecht Institute/Royal Netherlands Academy of Arts and Sciences, Princess Maxima Centre and University Medical Centre Utrecht, 3584CT Utrecht, The Netherlands. Electronic address: h.clevers@hubrecht.eu.&lt;/auth-address&gt;&lt;titles&gt;&lt;title&gt;Modeling Development and Disease with Organoids&lt;/title&gt;&lt;secondary-title&gt;Cell&lt;/secondary-title&gt;&lt;/titles&gt;&lt;periodical&gt;&lt;full-title&gt;Cell&lt;/full-title&gt;&lt;/periodical&gt;&lt;pages&gt;1586-1597&lt;/pages&gt;&lt;volume&gt;165&lt;/volume&gt;&lt;number&gt;7&lt;/number&gt;&lt;edition&gt;2016/06/18&lt;/edition&gt;&lt;keywords&gt;&lt;keyword&gt;Animals&lt;/keyword&gt;&lt;keyword&gt;Humans&lt;/keyword&gt;&lt;keyword&gt;*Models, Biological&lt;/keyword&gt;&lt;keyword&gt;Organ Specificity&lt;/keyword&gt;&lt;keyword&gt;Organoids/*cytology&lt;/keyword&gt;&lt;keyword&gt;Sequence Analysis, RNA&lt;/keyword&gt;&lt;keyword&gt;Single-Cell Analysis&lt;/keyword&gt;&lt;keyword&gt;Stem Cells/cytology&lt;/keyword&gt;&lt;/keywords&gt;&lt;dates&gt;&lt;year&gt;2016&lt;/year&gt;&lt;pub-dates&gt;&lt;date&gt;Jun 16&lt;/date&gt;&lt;/pub-dates&gt;&lt;/dates&gt;&lt;isbn&gt;1097-4172 (Electronic)&amp;#xD;0092-8674 (Linking)&lt;/isbn&gt;&lt;accession-num&gt;27315476&lt;/accession-num&gt;&lt;urls&gt;&lt;related-urls&gt;&lt;url&gt;https://www.ncbi.nlm.nih.gov/pubmed/27315476&lt;/url&gt;&lt;/related-urls&gt;&lt;/urls&gt;&lt;electronic-resource-num&gt;10.1016/j.cell.2016.05.082&lt;/electronic-resource-num&gt;&lt;/record&gt;&lt;/Cite&gt;&lt;/EndNote&gt;</w:instrText>
      </w:r>
      <w:r w:rsidR="009A54D0" w:rsidRPr="007A3125">
        <w:fldChar w:fldCharType="separate"/>
      </w:r>
      <w:r w:rsidR="009A54D0" w:rsidRPr="007A3125">
        <w:rPr>
          <w:noProof/>
          <w:vertAlign w:val="superscript"/>
        </w:rPr>
        <w:t>3</w:t>
      </w:r>
      <w:r w:rsidR="009A54D0" w:rsidRPr="007A3125">
        <w:fldChar w:fldCharType="end"/>
      </w:r>
      <w:r w:rsidR="003762B2" w:rsidRPr="007A3125">
        <w:t xml:space="preserve">, including </w:t>
      </w:r>
      <w:r w:rsidR="003371E2" w:rsidRPr="007A3125">
        <w:t xml:space="preserve">small </w:t>
      </w:r>
      <w:r w:rsidR="003762B2" w:rsidRPr="007A3125">
        <w:t>intestine</w:t>
      </w:r>
      <w:r w:rsidR="003371E2" w:rsidRPr="007A3125">
        <w:t xml:space="preserve"> and colon</w:t>
      </w:r>
      <w:r w:rsidR="003762B2" w:rsidRPr="007A3125">
        <w:t xml:space="preserve">, </w:t>
      </w:r>
      <w:r w:rsidR="003371E2" w:rsidRPr="007A3125">
        <w:t>stomach, liver, pancreas, prostate, and mammary gland</w:t>
      </w:r>
      <w:r w:rsidR="009A54D0" w:rsidRPr="007A3125">
        <w:fldChar w:fldCharType="begin"/>
      </w:r>
      <w:r w:rsidR="00396077" w:rsidRPr="007A3125">
        <w:instrText xml:space="preserve"> ADDIN EN.CITE &lt;EndNote&gt;&lt;Cite&gt;&lt;Author&gt;Clevers&lt;/Author&gt;&lt;Year&gt;2016&lt;/Year&gt;&lt;RecNum&gt;288&lt;/RecNum&gt;&lt;DisplayText&gt;&lt;style face="superscript"&gt;3&lt;/style&gt;&lt;/DisplayText&gt;&lt;record&gt;&lt;rec-number&gt;288&lt;/rec-number&gt;&lt;foreign-keys&gt;&lt;key app="EN" db-id="saw25v9x6zpe5gea0ecpvfd5zxdetpwepttt" timestamp="1606387271" guid="75397fd8-f371-4531-a7f3-6cbc1503ac29"&gt;288&lt;/key&gt;&lt;/foreign-keys&gt;&lt;ref-type name="Journal Article"&gt;17&lt;/ref-type&gt;&lt;contributors&gt;&lt;authors&gt;&lt;author&gt;Clevers, H.&lt;/author&gt;&lt;/authors&gt;&lt;/contributors&gt;&lt;auth-address&gt;Hubrecht Institute/Royal Netherlands Academy of Arts and Sciences, Princess Maxima Centre and University Medical Centre Utrecht, 3584CT Utrecht, The Netherlands. Electronic address: h.clevers@hubrecht.eu.&lt;/auth-address&gt;&lt;titles&gt;&lt;title&gt;Modeling Development and Disease with Organoids&lt;/title&gt;&lt;secondary-title&gt;Cell&lt;/secondary-title&gt;&lt;/titles&gt;&lt;periodical&gt;&lt;full-title&gt;Cell&lt;/full-title&gt;&lt;/periodical&gt;&lt;pages&gt;1586-1597&lt;/pages&gt;&lt;volume&gt;165&lt;/volume&gt;&lt;number&gt;7&lt;/number&gt;&lt;edition&gt;2016/06/18&lt;/edition&gt;&lt;keywords&gt;&lt;keyword&gt;Animals&lt;/keyword&gt;&lt;keyword&gt;Humans&lt;/keyword&gt;&lt;keyword&gt;*Models, Biological&lt;/keyword&gt;&lt;keyword&gt;Organ Specificity&lt;/keyword&gt;&lt;keyword&gt;Organoids/*cytology&lt;/keyword&gt;&lt;keyword&gt;Sequence Analysis, RNA&lt;/keyword&gt;&lt;keyword&gt;Single-Cell Analysis&lt;/keyword&gt;&lt;keyword&gt;Stem Cells/cytology&lt;/keyword&gt;&lt;/keywords&gt;&lt;dates&gt;&lt;year&gt;2016&lt;/year&gt;&lt;pub-dates&gt;&lt;date&gt;Jun 16&lt;/date&gt;&lt;/pub-dates&gt;&lt;/dates&gt;&lt;isbn&gt;1097-4172 (Electronic)&amp;#xD;0092-8674 (Linking)&lt;/isbn&gt;&lt;accession-num&gt;27315476&lt;/accession-num&gt;&lt;urls&gt;&lt;related-urls&gt;&lt;url&gt;https://www.ncbi.nlm.nih.gov/pubmed/27315476&lt;/url&gt;&lt;/related-urls&gt;&lt;/urls&gt;&lt;electronic-resource-num&gt;10.1016/j.cell.2016.05.082&lt;/electronic-resource-num&gt;&lt;/record&gt;&lt;/Cite&gt;&lt;/EndNote&gt;</w:instrText>
      </w:r>
      <w:r w:rsidR="009A54D0" w:rsidRPr="007A3125">
        <w:fldChar w:fldCharType="separate"/>
      </w:r>
      <w:r w:rsidR="009A54D0" w:rsidRPr="007A3125">
        <w:rPr>
          <w:noProof/>
          <w:vertAlign w:val="superscript"/>
        </w:rPr>
        <w:t>3</w:t>
      </w:r>
      <w:r w:rsidR="009A54D0" w:rsidRPr="007A3125">
        <w:fldChar w:fldCharType="end"/>
      </w:r>
      <w:r w:rsidR="003762B2" w:rsidRPr="007A3125">
        <w:t xml:space="preserve">. </w:t>
      </w:r>
      <w:r w:rsidR="003371E2" w:rsidRPr="007A3125">
        <w:t>Additionally, t</w:t>
      </w:r>
      <w:r w:rsidR="0071705C" w:rsidRPr="007A3125">
        <w:t>he development of somatic genome</w:t>
      </w:r>
      <w:r w:rsidR="003D7DE8" w:rsidRPr="007A3125">
        <w:t>-</w:t>
      </w:r>
      <w:r w:rsidR="0071705C" w:rsidRPr="007A3125">
        <w:t xml:space="preserve">editing techniques in </w:t>
      </w:r>
      <w:r w:rsidR="00AC30A8" w:rsidRPr="007A3125">
        <w:t xml:space="preserve">organoid-forming </w:t>
      </w:r>
      <w:r w:rsidR="0071705C" w:rsidRPr="007A3125">
        <w:t xml:space="preserve">stem cells </w:t>
      </w:r>
      <w:r w:rsidR="003371E2" w:rsidRPr="007A3125">
        <w:t xml:space="preserve">now </w:t>
      </w:r>
      <w:r w:rsidR="0071705C" w:rsidRPr="007A3125">
        <w:t>enables to</w:t>
      </w:r>
      <w:r w:rsidR="00AC30A8" w:rsidRPr="007A3125">
        <w:t xml:space="preserve"> quickly </w:t>
      </w:r>
      <w:r w:rsidR="0071705C" w:rsidRPr="007A3125">
        <w:t xml:space="preserve">interrogate the </w:t>
      </w:r>
      <w:r w:rsidR="003371E2" w:rsidRPr="007A3125">
        <w:t xml:space="preserve">molecular and cellular </w:t>
      </w:r>
      <w:r w:rsidR="00BE482E" w:rsidRPr="007A3125">
        <w:t>mechanisms that</w:t>
      </w:r>
      <w:r w:rsidR="00AC30A8" w:rsidRPr="007A3125">
        <w:t xml:space="preserve"> </w:t>
      </w:r>
      <w:r w:rsidR="0071705C" w:rsidRPr="007A3125">
        <w:t>control</w:t>
      </w:r>
      <w:r w:rsidR="00AC30A8" w:rsidRPr="007A3125">
        <w:t xml:space="preserve"> </w:t>
      </w:r>
      <w:r w:rsidR="00393F88" w:rsidRPr="007A3125">
        <w:t>their</w:t>
      </w:r>
      <w:r w:rsidR="00AC30A8" w:rsidRPr="007A3125">
        <w:t xml:space="preserve"> </w:t>
      </w:r>
      <w:r w:rsidR="003371E2" w:rsidRPr="007A3125">
        <w:t>biology</w:t>
      </w:r>
      <w:r w:rsidR="00396077" w:rsidRPr="007A3125">
        <w:fldChar w:fldCharType="begin">
          <w:fldData xml:space="preserve">PEVuZE5vdGU+PENpdGU+PEF1dGhvcj5HdWVuPC9BdXRob3I+PFllYXI+MjAxNzwvWWVhcj48UmVj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</w:fldData>
        </w:fldChar>
      </w:r>
      <w:r w:rsidR="00B62C2A" w:rsidRPr="007A3125">
        <w:instrText xml:space="preserve"> ADDIN EN.CITE </w:instrText>
      </w:r>
      <w:r w:rsidR="00B62C2A" w:rsidRPr="007A3125">
        <w:fldChar w:fldCharType="begin">
          <w:fldData xml:space="preserve">PEVuZE5vdGU+PENpdGU+PEF1dGhvcj5HdWVuPC9BdXRob3I+PFllYXI+MjAxNzwvWWVhcj48UmVj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</w:fldData>
        </w:fldChar>
      </w:r>
      <w:r w:rsidR="00B62C2A" w:rsidRPr="007A3125">
        <w:instrText xml:space="preserve"> ADDIN EN.CITE.DATA </w:instrText>
      </w:r>
      <w:r w:rsidR="00B62C2A" w:rsidRPr="007A3125">
        <w:fldChar w:fldCharType="end"/>
      </w:r>
      <w:r w:rsidR="00396077" w:rsidRPr="007A3125">
        <w:fldChar w:fldCharType="separate"/>
      </w:r>
      <w:r w:rsidR="00396077" w:rsidRPr="007A3125">
        <w:rPr>
          <w:noProof/>
          <w:vertAlign w:val="superscript"/>
        </w:rPr>
        <w:t>4,5</w:t>
      </w:r>
      <w:r w:rsidR="00396077" w:rsidRPr="007A3125">
        <w:fldChar w:fldCharType="end"/>
      </w:r>
      <w:r w:rsidR="0071705C" w:rsidRPr="007A3125">
        <w:t>.</w:t>
      </w:r>
    </w:p>
    <w:p w14:paraId="502BEBFA" w14:textId="77777777" w:rsidR="00BE482E" w:rsidRPr="007A3125" w:rsidRDefault="00BE482E" w:rsidP="007A3125">
      <w:pPr>
        <w:contextualSpacing/>
      </w:pPr>
    </w:p>
    <w:p w14:paraId="58B0A842" w14:textId="41B8158D" w:rsidR="00C11EA3" w:rsidRPr="007A3125" w:rsidRDefault="00C11EA3" w:rsidP="007A3125">
      <w:pPr>
        <w:contextualSpacing/>
      </w:pPr>
      <w:r w:rsidRPr="007A3125">
        <w:t>The primary cilium is a microtubule-based structure that is assembled at the surface of stem and/or differentiated cells of various tissues</w:t>
      </w:r>
      <w:r w:rsidRPr="007A3125">
        <w:fldChar w:fldCharType="begin"/>
      </w:r>
      <w:r w:rsidRPr="007A3125">
        <w:instrText xml:space="preserve"> ADDIN EN.CITE &lt;EndNote&gt;&lt;Cite&gt;&lt;Author&gt;Satir&lt;/Author&gt;&lt;Year&gt;2010&lt;/Year&gt;&lt;RecNum&gt;59&lt;/RecNum&gt;&lt;DisplayText&gt;&lt;style face="superscript"&gt;6&lt;/style&gt;&lt;/DisplayText&gt;&lt;record&gt;&lt;rec-number&gt;59&lt;/rec-number&gt;&lt;foreign-keys&gt;&lt;key app="EN" db-id="saw25v9x6zpe5gea0ecpvfd5zxdetpwepttt" timestamp="1572425714" guid="da7af6f6-7097-42c8-9a9b-4ffbcff42873"&gt;59&lt;/key&gt;&lt;/foreign-keys&gt;&lt;ref-type name="Journal Article"&gt;17&lt;/ref-type&gt;&lt;contributors&gt;&lt;authors&gt;&lt;author&gt;Satir, P.&lt;/author&gt;&lt;author&gt;Pedersen, L. B.&lt;/author&gt;&lt;author&gt;Christensen, S. T.&lt;/author&gt;&lt;/authors&gt;&lt;/contributors&gt;&lt;auth-address&gt;Department of Anatomy and Structural Biology, Albert Einstein College of Medicine, Bronx, 10461 NY, USA. satir@aecom.yu.edu&lt;/auth-address&gt;&lt;titles&gt;&lt;title&gt;The primary cilium at a glance&lt;/title&gt;&lt;secondary-title&gt;J Cell Sci&lt;/secondary-title&gt;&lt;/titles&gt;&lt;periodical&gt;&lt;full-title&gt;J Cell Sci&lt;/full-title&gt;&lt;/periodical&gt;&lt;pages&gt;499-503&lt;/pages&gt;&lt;volume&gt;123&lt;/volume&gt;&lt;number&gt;Pt 4&lt;/number&gt;&lt;keywords&gt;&lt;keyword&gt;Animals&lt;/keyword&gt;&lt;keyword&gt;Cilia/*physiology/*ultrastructure&lt;/keyword&gt;&lt;keyword&gt;Humans&lt;/keyword&gt;&lt;keyword&gt;Kidney Diseases/etiology&lt;/keyword&gt;&lt;keyword&gt;Models, Biological&lt;/keyword&gt;&lt;keyword&gt;Signal Transduction&lt;/keyword&gt;&lt;/keywords&gt;&lt;dates&gt;&lt;year&gt;2010&lt;/year&gt;&lt;pub-dates&gt;&lt;date&gt;Feb 15&lt;/date&gt;&lt;/pub-dates&gt;&lt;/dates&gt;&lt;isbn&gt;1477-9137 (Electronic)&amp;#xD;0021-9533 (Linking)&lt;/isbn&gt;&lt;accession-num&gt;20144997&lt;/accession-num&gt;&lt;urls&gt;&lt;related-urls&gt;&lt;url&gt;https://www.ncbi.nlm.nih.gov/pubmed/20144997&lt;/url&gt;&lt;/related-urls&gt;&lt;/urls&gt;&lt;custom2&gt;PMC2818190&lt;/custom2&gt;&lt;electronic-resource-num&gt;10.1242/jcs.050377&lt;/electronic-resource-num&gt;&lt;/record&gt;&lt;/Cite&gt;&lt;/EndNote&gt;</w:instrText>
      </w:r>
      <w:r w:rsidRPr="007A3125">
        <w:fldChar w:fldCharType="separate"/>
      </w:r>
      <w:r w:rsidRPr="007A3125">
        <w:rPr>
          <w:noProof/>
          <w:vertAlign w:val="superscript"/>
        </w:rPr>
        <w:t>6</w:t>
      </w:r>
      <w:r w:rsidRPr="007A3125">
        <w:fldChar w:fldCharType="end"/>
      </w:r>
      <w:r w:rsidRPr="007A3125">
        <w:t>. It is generally non-motile and is assembled as a single structure per cell</w:t>
      </w:r>
      <w:r w:rsidRPr="007A3125">
        <w:fldChar w:fldCharType="begin"/>
      </w:r>
      <w:r w:rsidRPr="007A3125">
        <w:instrText xml:space="preserve"> ADDIN EN.CITE &lt;EndNote&gt;&lt;Cite&gt;&lt;Author&gt;Guen&lt;/Author&gt;&lt;Year&gt;2020&lt;/Year&gt;&lt;RecNum&gt;291&lt;/RecNum&gt;&lt;DisplayText&gt;&lt;style face="superscript"&gt;7&lt;/style&gt;&lt;/DisplayText&gt;&lt;record&gt;&lt;rec-number&gt;291&lt;/rec-number&gt;&lt;foreign-keys&gt;&lt;key app="EN" db-id="saw25v9x6zpe5gea0ecpvfd5zxdetpwepttt" timestamp="1606388133" guid="17267394-003c-4d0b-85a6-aa61cbe600de"&gt;291&lt;/key&gt;&lt;/foreign-keys&gt;&lt;ref-type name="Journal Article"&gt;17&lt;/ref-type&gt;&lt;contributors&gt;&lt;authors&gt;&lt;author&gt;Guen, V. J.&lt;/author&gt;&lt;author&gt;Prigent, C.&lt;/author&gt;&lt;/authors&gt;&lt;/contributors&gt;&lt;auth-address&gt;Univ Rennes, CNRS, IGDR (Institut de genetique et developpement de Rennes)- UMR 6290, 35000 Rennes, France. Electronic address: vincent.guen@univ-rennes1.fr.&amp;#xD;Univ Rennes, CNRS, IGDR (Institut de genetique et developpement de Rennes)- UMR 6290, 35000 Rennes, France.&lt;/auth-address&gt;&lt;titles&gt;&lt;title&gt;Targeting Primary Ciliogenesis with Small-Molecule Inhibitors&lt;/title&gt;&lt;secondary-title&gt;Cell Chem Biol&lt;/secondary-title&gt;&lt;/titles&gt;&lt;periodical&gt;&lt;full-title&gt;Cell Chem Biol&lt;/full-title&gt;&lt;/periodical&gt;&lt;pages&gt;1224-1228&lt;/pages&gt;&lt;volume&gt;27&lt;/volume&gt;&lt;number&gt;10&lt;/number&gt;&lt;edition&gt;2020/08/17&lt;/edition&gt;&lt;dates&gt;&lt;year&gt;2020&lt;/year&gt;&lt;pub-dates&gt;&lt;date&gt;Oct 15&lt;/date&gt;&lt;/pub-dates&gt;&lt;/dates&gt;&lt;isbn&gt;2451-9448 (Electronic)&amp;#xD;2451-9448 (Linking)&lt;/isbn&gt;&lt;accession-num&gt;32795416&lt;/accession-num&gt;&lt;urls&gt;&lt;related-urls&gt;&lt;url&gt;https://www.ncbi.nlm.nih.gov/pubmed/32795416&lt;/url&gt;&lt;/related-urls&gt;&lt;/urls&gt;&lt;electronic-resource-num&gt;10.1016/j.chembiol.2020.07.018&lt;/electronic-resource-num&gt;&lt;/record&gt;&lt;/Cite&gt;&lt;/EndNote&gt;</w:instrText>
      </w:r>
      <w:r w:rsidRPr="007A3125">
        <w:fldChar w:fldCharType="separate"/>
      </w:r>
      <w:r w:rsidRPr="007A3125">
        <w:rPr>
          <w:noProof/>
          <w:vertAlign w:val="superscript"/>
        </w:rPr>
        <w:t>7</w:t>
      </w:r>
      <w:r w:rsidRPr="007A3125">
        <w:fldChar w:fldCharType="end"/>
      </w:r>
      <w:r w:rsidRPr="007A3125">
        <w:t xml:space="preserve">. Primary </w:t>
      </w:r>
      <w:proofErr w:type="spellStart"/>
      <w:r w:rsidRPr="007A3125">
        <w:t>ciliogenesis</w:t>
      </w:r>
      <w:proofErr w:type="spellEnd"/>
      <w:r w:rsidRPr="007A3125">
        <w:t xml:space="preserve"> is the dynamic process of assembling the primary cilium</w:t>
      </w:r>
      <w:r w:rsidRPr="007A3125">
        <w:fldChar w:fldCharType="begin"/>
      </w:r>
      <w:r w:rsidRPr="007A3125">
        <w:instrText xml:space="preserve"> ADDIN EN.CITE &lt;EndNote&gt;&lt;Cite&gt;&lt;Author&gt;Guen&lt;/Author&gt;&lt;Year&gt;2020&lt;/Year&gt;&lt;RecNum&gt;291&lt;/RecNum&gt;&lt;DisplayText&gt;&lt;style face="superscript"&gt;7&lt;/style&gt;&lt;/DisplayText&gt;&lt;record&gt;&lt;rec-number&gt;291&lt;/rec-number&gt;&lt;foreign-keys&gt;&lt;key app="EN" db-id="saw25v9x6zpe5gea0ecpvfd5zxdetpwepttt" timestamp="1606388133" guid="17267394-003c-4d0b-85a6-aa61cbe600de"&gt;291&lt;/key&gt;&lt;/foreign-keys&gt;&lt;ref-type name="Journal Article"&gt;17&lt;/ref-type&gt;&lt;contributors&gt;&lt;authors&gt;&lt;author&gt;Guen, V. J.&lt;/author&gt;&lt;author&gt;Prigent, C.&lt;/author&gt;&lt;/authors&gt;&lt;/contributors&gt;&lt;auth-address&gt;Univ Rennes, CNRS, IGDR (Institut de genetique et developpement de Rennes)- UMR 6290, 35000 Rennes, France. Electronic address: vincent.guen@univ-rennes1.fr.&amp;#xD;Univ Rennes, CNRS, IGDR (Institut de genetique et developpement de Rennes)- UMR 6290, 35000 Rennes, France.&lt;/auth-address&gt;&lt;titles&gt;&lt;title&gt;Targeting Primary Ciliogenesis with Small-Molecule Inhibitors&lt;/title&gt;&lt;secondary-title&gt;Cell Chem Biol&lt;/secondary-title&gt;&lt;/titles&gt;&lt;periodical&gt;&lt;full-title&gt;Cell Chem Biol&lt;/full-title&gt;&lt;/periodical&gt;&lt;pages&gt;1224-1228&lt;/pages&gt;&lt;volume&gt;27&lt;/volume&gt;&lt;number&gt;10&lt;/number&gt;&lt;edition&gt;2020/08/17&lt;/edition&gt;&lt;dates&gt;&lt;year&gt;2020&lt;/year&gt;&lt;pub-dates&gt;&lt;date&gt;Oct 15&lt;/date&gt;&lt;/pub-dates&gt;&lt;/dates&gt;&lt;isbn&gt;2451-9448 (Electronic)&amp;#xD;2451-9448 (Linking)&lt;/isbn&gt;&lt;accession-num&gt;32795416&lt;/accession-num&gt;&lt;urls&gt;&lt;related-urls&gt;&lt;url&gt;https://www.ncbi.nlm.nih.gov/pubmed/32795416&lt;/url&gt;&lt;/related-urls&gt;&lt;/urls&gt;&lt;electronic-resource-num&gt;10.1016/j.chembiol.2020.07.018&lt;/electronic-resource-num&gt;&lt;/record&gt;&lt;/Cite&gt;&lt;/EndNote&gt;</w:instrText>
      </w:r>
      <w:r w:rsidRPr="007A3125">
        <w:fldChar w:fldCharType="separate"/>
      </w:r>
      <w:r w:rsidRPr="007A3125">
        <w:rPr>
          <w:noProof/>
          <w:vertAlign w:val="superscript"/>
        </w:rPr>
        <w:t>7</w:t>
      </w:r>
      <w:r w:rsidRPr="007A3125">
        <w:fldChar w:fldCharType="end"/>
      </w:r>
      <w:r w:rsidRPr="007A3125">
        <w:t>. At the cell surface, the cilium acts as a cell signaling platform</w:t>
      </w:r>
      <w:r w:rsidRPr="007A3125">
        <w:fldChar w:fldCharType="begin"/>
      </w:r>
      <w:r w:rsidRPr="007A3125">
        <w:instrText xml:space="preserve"> ADDIN EN.CITE &lt;EndNote&gt;&lt;Cite&gt;&lt;Author&gt;Goetz&lt;/Author&gt;&lt;Year&gt;2010&lt;/Year&gt;&lt;RecNum&gt;61&lt;/RecNum&gt;&lt;DisplayText&gt;&lt;style face="superscript"&gt;8&lt;/style&gt;&lt;/DisplayText&gt;&lt;record&gt;&lt;rec-number&gt;61&lt;/rec-number&gt;&lt;foreign-keys&gt;&lt;key app="EN" db-id="saw25v9x6zpe5gea0ecpvfd5zxdetpwepttt" timestamp="1572425714" guid="468b8319-bdbe-4b04-aee2-5431eb90c178"&gt;61&lt;/key&gt;&lt;/foreign-keys&gt;&lt;ref-type name="Journal Article"&gt;17&lt;/ref-type&gt;&lt;contributors&gt;&lt;authors&gt;&lt;author&gt;Goetz, S. C.&lt;/author&gt;&lt;author&gt;Anderson, K. V.&lt;/author&gt;&lt;/authors&gt;&lt;/contributors&gt;&lt;auth-address&gt;Developmental Biology Program, Sloan-Kettering Institute, New York, New York 10065, USA.&lt;/auth-address&gt;&lt;titles&gt;&lt;title&gt;The primary cilium: a signalling centre during vertebrate development&lt;/title&gt;&lt;secondary-title&gt;Nat Rev Genet&lt;/secondary-title&gt;&lt;/titles&gt;&lt;periodical&gt;&lt;full-title&gt;Nat Rev Genet&lt;/full-title&gt;&lt;/periodical&gt;&lt;pages&gt;331-44&lt;/pages&gt;&lt;volume&gt;11&lt;/volume&gt;&lt;number&gt;5&lt;/number&gt;&lt;keywords&gt;&lt;keyword&gt;Animals&lt;/keyword&gt;&lt;keyword&gt;Cilia/*metabolism&lt;/keyword&gt;&lt;keyword&gt;Hedgehog Proteins/metabolism&lt;/keyword&gt;&lt;keyword&gt;Humans&lt;/keyword&gt;&lt;keyword&gt;Kinesin&lt;/keyword&gt;&lt;keyword&gt;Signal Transduction&lt;/keyword&gt;&lt;keyword&gt;Vertebrates/*embryology&lt;/keyword&gt;&lt;/keywords&gt;&lt;dates&gt;&lt;year&gt;2010&lt;/year&gt;&lt;pub-dates&gt;&lt;date&gt;May&lt;/date&gt;&lt;/pub-dates&gt;&lt;/dates&gt;&lt;isbn&gt;1471-0064 (Electronic)&amp;#xD;1471-0056 (Linking)&lt;/isbn&gt;&lt;accession-num&gt;20395968&lt;/accession-num&gt;&lt;urls&gt;&lt;related-urls&gt;&lt;url&gt;https://www.ncbi.nlm.nih.gov/pubmed/20395968&lt;/url&gt;&lt;/related-urls&gt;&lt;/urls&gt;&lt;custom2&gt;PMC3121168&lt;/custom2&gt;&lt;electronic-resource-num&gt;10.1038/nrg2774&lt;/electronic-resource-num&gt;&lt;/record&gt;&lt;/Cite&gt;&lt;/EndNote&gt;</w:instrText>
      </w:r>
      <w:r w:rsidRPr="007A3125">
        <w:fldChar w:fldCharType="separate"/>
      </w:r>
      <w:r w:rsidRPr="007A3125">
        <w:rPr>
          <w:noProof/>
          <w:vertAlign w:val="superscript"/>
        </w:rPr>
        <w:t>8</w:t>
      </w:r>
      <w:r w:rsidRPr="007A3125">
        <w:fldChar w:fldCharType="end"/>
      </w:r>
      <w:r w:rsidRPr="007A3125">
        <w:t>. Thus, the primary cilium is thought to act as a key regulator of stem cell self-renewal and/or differentiation in many tissues, including the brain</w:t>
      </w:r>
      <w:r w:rsidRPr="007A3125">
        <w:fldChar w:fldCharType="begin">
          <w:fldData xml:space="preserve">PEVuZE5vdGU+PENpdGU+PEF1dGhvcj5IYW48L0F1dGhvcj48WWVhcj4yMDA4PC9ZZWFyPjxSZWNO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</w:fldData>
        </w:fldChar>
      </w:r>
      <w:r w:rsidRPr="007A3125">
        <w:instrText xml:space="preserve"> ADDIN EN.CITE </w:instrText>
      </w:r>
      <w:r w:rsidRPr="007A3125">
        <w:fldChar w:fldCharType="begin">
          <w:fldData xml:space="preserve">PEVuZE5vdGU+PENpdGU+PEF1dGhvcj5IYW48L0F1dGhvcj48WWVhcj4yMDA4PC9ZZWFyPjxSZWNO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</w:fldData>
        </w:fldChar>
      </w:r>
      <w:r w:rsidRPr="007A3125">
        <w:instrText xml:space="preserve"> ADDIN EN.CITE.DATA </w:instrText>
      </w:r>
      <w:r w:rsidRPr="007A3125">
        <w:fldChar w:fldCharType="end"/>
      </w:r>
      <w:r w:rsidRPr="007A3125">
        <w:fldChar w:fldCharType="separate"/>
      </w:r>
      <w:r w:rsidRPr="007A3125">
        <w:rPr>
          <w:noProof/>
          <w:vertAlign w:val="superscript"/>
        </w:rPr>
        <w:t>9,10</w:t>
      </w:r>
      <w:r w:rsidRPr="007A3125">
        <w:fldChar w:fldCharType="end"/>
      </w:r>
      <w:r w:rsidRPr="007A3125">
        <w:t>, the mammary gland</w:t>
      </w:r>
      <w:r w:rsidRPr="007A3125">
        <w:fldChar w:fldCharType="begin">
          <w:fldData xml:space="preserve">PEVuZE5vdGU+PENpdGU+PEF1dGhvcj5HdWVuPC9BdXRob3I+PFllYXI+MjAxNzwvWWVhcj48UmVj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==
</w:fldData>
        </w:fldChar>
      </w:r>
      <w:r w:rsidRPr="007A3125">
        <w:instrText xml:space="preserve"> ADDIN EN.CITE </w:instrText>
      </w:r>
      <w:r w:rsidRPr="007A3125">
        <w:fldChar w:fldCharType="begin">
          <w:fldData xml:space="preserve">PEVuZE5vdGU+PENpdGU+PEF1dGhvcj5HdWVuPC9BdXRob3I+PFllYXI+MjAxNzwvWWVhcj48UmVj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==
</w:fldData>
        </w:fldChar>
      </w:r>
      <w:r w:rsidRPr="007A3125">
        <w:instrText xml:space="preserve"> ADDIN EN.CITE.DATA </w:instrText>
      </w:r>
      <w:r w:rsidRPr="007A3125">
        <w:fldChar w:fldCharType="end"/>
      </w:r>
      <w:r w:rsidRPr="007A3125">
        <w:fldChar w:fldCharType="separate"/>
      </w:r>
      <w:r w:rsidRPr="007A3125">
        <w:rPr>
          <w:noProof/>
          <w:vertAlign w:val="superscript"/>
        </w:rPr>
        <w:t>4,11</w:t>
      </w:r>
      <w:r w:rsidRPr="007A3125">
        <w:fldChar w:fldCharType="end"/>
      </w:r>
      <w:r w:rsidRPr="007A3125">
        <w:t>, the adipose tissue</w:t>
      </w:r>
      <w:r w:rsidRPr="007A3125">
        <w:fldChar w:fldCharType="begin">
          <w:fldData xml:space="preserve">PEVuZE5vdGU+PENpdGU+PEF1dGhvcj5IaWxnZW5kb3JmPC9BdXRob3I+PFllYXI+MjAxOTwvWWVh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</w:fldData>
        </w:fldChar>
      </w:r>
      <w:r w:rsidRPr="007A3125">
        <w:instrText xml:space="preserve"> ADDIN EN.CITE </w:instrText>
      </w:r>
      <w:r w:rsidRPr="007A3125">
        <w:fldChar w:fldCharType="begin">
          <w:fldData xml:space="preserve">PEVuZE5vdGU+PENpdGU+PEF1dGhvcj5IaWxnZW5kb3JmPC9BdXRob3I+PFllYXI+MjAxOTwvWWVh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</w:fldData>
        </w:fldChar>
      </w:r>
      <w:r w:rsidRPr="007A3125">
        <w:instrText xml:space="preserve"> ADDIN EN.CITE.DATA </w:instrText>
      </w:r>
      <w:r w:rsidRPr="007A3125">
        <w:fldChar w:fldCharType="end"/>
      </w:r>
      <w:r w:rsidRPr="007A3125">
        <w:fldChar w:fldCharType="separate"/>
      </w:r>
      <w:r w:rsidRPr="007A3125">
        <w:rPr>
          <w:noProof/>
          <w:vertAlign w:val="superscript"/>
        </w:rPr>
        <w:t>12</w:t>
      </w:r>
      <w:r w:rsidRPr="007A3125">
        <w:fldChar w:fldCharType="end"/>
      </w:r>
      <w:r w:rsidRPr="007A3125">
        <w:t xml:space="preserve">, </w:t>
      </w:r>
      <w:r w:rsidR="00E41E8D" w:rsidRPr="007A3125">
        <w:t xml:space="preserve">and </w:t>
      </w:r>
      <w:r w:rsidRPr="007A3125">
        <w:t>the olfactory epithelium</w:t>
      </w:r>
      <w:r w:rsidRPr="007A3125">
        <w:fldChar w:fldCharType="begin">
          <w:fldData xml:space="preserve">PEVuZE5vdGU+PENpdGU+PEF1dGhvcj5Kb2luZXI8L0F1dGhvcj48WWVhcj4yMDE1PC9ZZWFyPjxS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</w:fldData>
        </w:fldChar>
      </w:r>
      <w:r w:rsidRPr="007A3125">
        <w:instrText xml:space="preserve"> ADDIN EN.CITE </w:instrText>
      </w:r>
      <w:r w:rsidRPr="007A3125">
        <w:fldChar w:fldCharType="begin">
          <w:fldData xml:space="preserve">PEVuZE5vdGU+PENpdGU+PEF1dGhvcj5Kb2luZXI8L0F1dGhvcj48WWVhcj4yMDE1PC9ZZWFyPjxS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</w:fldData>
        </w:fldChar>
      </w:r>
      <w:r w:rsidRPr="007A3125">
        <w:instrText xml:space="preserve"> ADDIN EN.CITE.DATA </w:instrText>
      </w:r>
      <w:r w:rsidRPr="007A3125">
        <w:fldChar w:fldCharType="end"/>
      </w:r>
      <w:r w:rsidRPr="007A3125">
        <w:fldChar w:fldCharType="separate"/>
      </w:r>
      <w:r w:rsidRPr="007A3125">
        <w:rPr>
          <w:noProof/>
          <w:vertAlign w:val="superscript"/>
        </w:rPr>
        <w:t>13</w:t>
      </w:r>
      <w:r w:rsidRPr="007A3125">
        <w:fldChar w:fldCharType="end"/>
      </w:r>
      <w:r w:rsidRPr="007A3125">
        <w:t xml:space="preserve">, among others. Primary </w:t>
      </w:r>
      <w:proofErr w:type="spellStart"/>
      <w:r w:rsidRPr="007A3125">
        <w:t>ciliogenesis</w:t>
      </w:r>
      <w:proofErr w:type="spellEnd"/>
      <w:r w:rsidRPr="007A3125">
        <w:t xml:space="preserve"> and/or ciliary signaling are dynamically regulated in distinct cell lineages and at different developmental stages</w:t>
      </w:r>
      <w:r w:rsidRPr="007A3125">
        <w:fldChar w:fldCharType="begin">
          <w:fldData xml:space="preserve">PEVuZE5vdGU+PENpdGU+PEF1dGhvcj5CYW5nczwvQXV0aG9yPjxZZWFyPjIwMTU8L1llYXI+PFJl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</w:fldData>
        </w:fldChar>
      </w:r>
      <w:r w:rsidRPr="007A3125">
        <w:instrText xml:space="preserve"> ADDIN EN.CITE </w:instrText>
      </w:r>
      <w:r w:rsidRPr="007A3125">
        <w:fldChar w:fldCharType="begin">
          <w:fldData xml:space="preserve">PEVuZE5vdGU+PENpdGU+PEF1dGhvcj5CYW5nczwvQXV0aG9yPjxZZWFyPjIwMTU8L1llYXI+PFJl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</w:fldData>
        </w:fldChar>
      </w:r>
      <w:r w:rsidRPr="007A3125">
        <w:instrText xml:space="preserve"> ADDIN EN.CITE.DATA </w:instrText>
      </w:r>
      <w:r w:rsidRPr="007A3125">
        <w:fldChar w:fldCharType="end"/>
      </w:r>
      <w:r w:rsidRPr="007A3125">
        <w:fldChar w:fldCharType="separate"/>
      </w:r>
      <w:r w:rsidRPr="007A3125">
        <w:rPr>
          <w:noProof/>
          <w:vertAlign w:val="superscript"/>
        </w:rPr>
        <w:t>4,13,14</w:t>
      </w:r>
      <w:r w:rsidRPr="007A3125">
        <w:fldChar w:fldCharType="end"/>
      </w:r>
      <w:r w:rsidRPr="007A3125">
        <w:t xml:space="preserve">, but the underlying mechanisms remain to be largely determined. </w:t>
      </w:r>
    </w:p>
    <w:p w14:paraId="6BF3275A" w14:textId="77777777" w:rsidR="001419B5" w:rsidRPr="007A3125" w:rsidRDefault="001419B5" w:rsidP="007A3125">
      <w:pPr>
        <w:contextualSpacing/>
      </w:pPr>
    </w:p>
    <w:p w14:paraId="23D22AAE" w14:textId="03493228" w:rsidR="00025BE8" w:rsidRPr="007A3125" w:rsidRDefault="00AD5D2B" w:rsidP="007A3125">
      <w:pPr>
        <w:contextualSpacing/>
      </w:pPr>
      <w:r w:rsidRPr="007A3125">
        <w:rPr>
          <w:i/>
        </w:rPr>
        <w:t>E</w:t>
      </w:r>
      <w:r w:rsidR="001D06B6" w:rsidRPr="007A3125">
        <w:rPr>
          <w:i/>
        </w:rPr>
        <w:t>x vivo</w:t>
      </w:r>
      <w:r w:rsidR="001D06B6" w:rsidRPr="007A3125">
        <w:t xml:space="preserve"> organogenesis shows promise for the development of basic knowledge on the molecular and cellular mechanisms that control stem cell biology, including primary </w:t>
      </w:r>
      <w:proofErr w:type="spellStart"/>
      <w:r w:rsidR="001D06B6" w:rsidRPr="007A3125">
        <w:t>ciliogenesis</w:t>
      </w:r>
      <w:proofErr w:type="spellEnd"/>
      <w:r w:rsidR="005368B0" w:rsidRPr="007A3125">
        <w:t xml:space="preserve"> and</w:t>
      </w:r>
      <w:r w:rsidR="004C2ACD" w:rsidRPr="007A3125">
        <w:t xml:space="preserve"> </w:t>
      </w:r>
      <w:r w:rsidR="005368B0" w:rsidRPr="007A3125">
        <w:t>ciliary signaling</w:t>
      </w:r>
      <w:r w:rsidR="008507C6" w:rsidRPr="007A3125">
        <w:t>. However,</w:t>
      </w:r>
      <w:r w:rsidR="001D06B6" w:rsidRPr="007A3125">
        <w:t xml:space="preserve"> it relies on </w:t>
      </w:r>
      <w:r w:rsidR="007A3125" w:rsidRPr="007A3125">
        <w:t>the</w:t>
      </w:r>
      <w:r w:rsidR="001D06B6" w:rsidRPr="007A3125">
        <w:t xml:space="preserve"> ability to properly image whole mount organoids at the single cell level and at sub-cellular scales. </w:t>
      </w:r>
      <w:r w:rsidR="00D54551" w:rsidRPr="007A3125">
        <w:t xml:space="preserve">We recently </w:t>
      </w:r>
      <w:r w:rsidR="00C07949" w:rsidRPr="007A3125">
        <w:t>used a mouse mammary stem cell-derived organoid model to show that primary cilia positively control mouse mammary stem cell organoid-forming capacity</w:t>
      </w:r>
      <w:r w:rsidR="006F1B26" w:rsidRPr="007A3125">
        <w:fldChar w:fldCharType="begin"/>
      </w:r>
      <w:r w:rsidR="006F1B26" w:rsidRPr="007A3125">
        <w:instrText xml:space="preserve"> ADDIN EN.CITE &lt;EndNote&gt;&lt;Cite&gt;&lt;Author&gt;Guen&lt;/Author&gt;&lt;Year&gt;2017&lt;/Year&gt;&lt;RecNum&gt;124&lt;/RecNum&gt;&lt;DisplayText&gt;&lt;style face="superscript"&gt;4&lt;/style&gt;&lt;/DisplayText&gt;&lt;record&gt;&lt;rec-number&gt;124&lt;/rec-number&gt;&lt;foreign-keys&gt;&lt;key app="EN" db-id="saw25v9x6zpe5gea0ecpvfd5zxdetpwepttt" timestamp="1572425714" guid="8a692f6b-4184-4d47-88c2-927974c69348"&gt;124&lt;/key&gt;&lt;/foreign-keys&gt;&lt;ref-type name="Journal Article"&gt;17&lt;/ref-type&gt;&lt;contributors&gt;&lt;authors&gt;&lt;author&gt;Guen, V. J.&lt;/author&gt;&lt;author&gt;Chavarria, T. E.&lt;/author&gt;&lt;author&gt;Kroger, C.&lt;/author&gt;&lt;author&gt;Ye, X.&lt;/author&gt;&lt;author&gt;Weinberg, R. A.&lt;/author&gt;&lt;author&gt;Lees, J. A.&lt;/author&gt;&lt;/authors&gt;&lt;/contributors&gt;&lt;auth-address&gt;The David H. Koch Institute for Integrative Cancer Research, Massachusetts Institute of Technology, Cambridge, MA 02139.&amp;#xD;Department of Biology, Massachusetts Institute of Technology, Cambridge, MA 02139.&amp;#xD;The Whitehead Institute, Cambridge, MA 02139.&amp;#xD;The David H. Koch Institute for Integrative Cancer Research, Massachusetts Institute of Technology, Cambridge, MA 02139; weinberg@wi.mit.edu jalees@mit.edu.&lt;/auth-address&gt;&lt;titles&gt;&lt;title&gt;EMT programs promote basal mammary stem cell and tumor-initiating cell stemness by inducing primary ciliogenesis and Hedgehog signaling&lt;/title&gt;&lt;secondary-title&gt;Proc Natl Acad Sci U S A&lt;/secondary-title&gt;&lt;/titles&gt;&lt;periodical&gt;&lt;full-title&gt;Proc Natl Acad Sci U S A&lt;/full-title&gt;&lt;/periodical&gt;&lt;keywords&gt;&lt;keyword&gt;Emt&lt;/keyword&gt;&lt;keyword&gt;hedgehog&lt;/keyword&gt;&lt;keyword&gt;primary cilia&lt;/keyword&gt;&lt;keyword&gt;stemness&lt;/keyword&gt;&lt;/keywords&gt;&lt;dates&gt;&lt;year&gt;2017&lt;/year&gt;&lt;pub-dates&gt;&lt;date&gt;Nov 20&lt;/date&gt;&lt;/pub-dates&gt;&lt;/dates&gt;&lt;isbn&gt;1091-6490 (Electronic)&amp;#xD;0027-8424 (Linking)&lt;/isbn&gt;&lt;accession-num&gt;29158396&lt;/accession-num&gt;&lt;urls&gt;&lt;related-urls&gt;&lt;url&gt;https://www.ncbi.nlm.nih.gov/pubmed/29158396&lt;/url&gt;&lt;/related-urls&gt;&lt;/urls&gt;&lt;electronic-resource-num&gt;10.1073/pnas.1711534114&lt;/electronic-resource-num&gt;&lt;/record&gt;&lt;/Cite&gt;&lt;/EndNote&gt;</w:instrText>
      </w:r>
      <w:r w:rsidR="006F1B26" w:rsidRPr="007A3125">
        <w:fldChar w:fldCharType="separate"/>
      </w:r>
      <w:r w:rsidR="006F1B26" w:rsidRPr="007A3125">
        <w:rPr>
          <w:noProof/>
          <w:vertAlign w:val="superscript"/>
        </w:rPr>
        <w:t>4</w:t>
      </w:r>
      <w:r w:rsidR="006F1B26" w:rsidRPr="007A3125">
        <w:fldChar w:fldCharType="end"/>
      </w:r>
      <w:r w:rsidR="00C07949" w:rsidRPr="007A3125">
        <w:t>.</w:t>
      </w:r>
      <w:r w:rsidR="00E41E8D" w:rsidRPr="007A3125">
        <w:t xml:space="preserve"> </w:t>
      </w:r>
      <w:r w:rsidR="0020591C" w:rsidRPr="007A3125">
        <w:t xml:space="preserve">Here we present a comprehensive protocol for the </w:t>
      </w:r>
      <w:r w:rsidR="00901965" w:rsidRPr="007A3125">
        <w:t>immunofluorescence</w:t>
      </w:r>
      <w:r w:rsidR="0020591C" w:rsidRPr="007A3125">
        <w:t xml:space="preserve"> staining of </w:t>
      </w:r>
      <w:r w:rsidR="00C07949" w:rsidRPr="007A3125">
        <w:t xml:space="preserve">whole mount </w:t>
      </w:r>
      <w:r w:rsidR="0020591C" w:rsidRPr="007A3125">
        <w:t>mouse mammary organoids</w:t>
      </w:r>
      <w:r w:rsidR="00F06ACF" w:rsidRPr="007A3125">
        <w:t xml:space="preserve"> (</w:t>
      </w:r>
      <w:r w:rsidR="00F06ACF" w:rsidRPr="007A3125">
        <w:rPr>
          <w:b/>
          <w:bCs/>
        </w:rPr>
        <w:t>Figure 1</w:t>
      </w:r>
      <w:proofErr w:type="gramStart"/>
      <w:r w:rsidR="00F02A94" w:rsidRPr="007A3125">
        <w:rPr>
          <w:b/>
          <w:bCs/>
        </w:rPr>
        <w:t>A</w:t>
      </w:r>
      <w:r w:rsidR="008A2C9B" w:rsidRPr="007A3125">
        <w:rPr>
          <w:b/>
          <w:bCs/>
        </w:rPr>
        <w:t>,B</w:t>
      </w:r>
      <w:proofErr w:type="gramEnd"/>
      <w:r w:rsidR="00F06ACF" w:rsidRPr="007A3125">
        <w:t>)</w:t>
      </w:r>
      <w:r w:rsidR="0020591C" w:rsidRPr="007A3125">
        <w:t xml:space="preserve">, which enables </w:t>
      </w:r>
      <w:r w:rsidR="00D67D94" w:rsidRPr="007A3125">
        <w:t>the</w:t>
      </w:r>
      <w:r w:rsidR="0020591C" w:rsidRPr="007A3125">
        <w:t xml:space="preserve"> analysis of </w:t>
      </w:r>
      <w:r w:rsidR="00C07949" w:rsidRPr="007A3125">
        <w:t>primary cilia</w:t>
      </w:r>
      <w:r w:rsidR="0020591C" w:rsidRPr="007A3125">
        <w:t xml:space="preserve"> through light sheet microscopy during </w:t>
      </w:r>
      <w:r w:rsidR="0020591C" w:rsidRPr="007A3125">
        <w:rPr>
          <w:i/>
        </w:rPr>
        <w:t>ex vivo</w:t>
      </w:r>
      <w:r w:rsidR="0020591C" w:rsidRPr="007A3125">
        <w:t xml:space="preserve"> organogenesi</w:t>
      </w:r>
      <w:r w:rsidR="00393F88" w:rsidRPr="007A3125">
        <w:t>s</w:t>
      </w:r>
      <w:r w:rsidR="00C07949" w:rsidRPr="007A3125">
        <w:t xml:space="preserve"> in three-dimension.</w:t>
      </w:r>
      <w:r w:rsidR="006C3F32" w:rsidRPr="007A3125">
        <w:t xml:space="preserve"> Alternative methods were recently published for the immunofluorescence staining and imaging of organoids through confocal microscopy</w:t>
      </w:r>
      <w:r w:rsidR="008E73FA" w:rsidRPr="007A3125">
        <w:fldChar w:fldCharType="begin">
          <w:fldData xml:space="preserve">PEVuZE5vdGU+PENpdGU+PEF1dGhvcj52YW4gSW5ldmVsZDwvQXV0aG9yPjxZZWFyPjIwMjA8L1ll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</w:fldData>
        </w:fldChar>
      </w:r>
      <w:r w:rsidR="008E73FA" w:rsidRPr="007A3125">
        <w:instrText xml:space="preserve"> ADDIN EN.CITE </w:instrText>
      </w:r>
      <w:r w:rsidR="008E73FA" w:rsidRPr="007A3125">
        <w:fldChar w:fldCharType="begin">
          <w:fldData xml:space="preserve">PEVuZE5vdGU+PENpdGU+PEF1dGhvcj52YW4gSW5ldmVsZDwvQXV0aG9yPjxZZWFyPjIwMjA8L1ll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</w:fldData>
        </w:fldChar>
      </w:r>
      <w:r w:rsidR="008E73FA" w:rsidRPr="007A3125">
        <w:instrText xml:space="preserve"> ADDIN EN.CITE.DATA </w:instrText>
      </w:r>
      <w:r w:rsidR="008E73FA" w:rsidRPr="007A3125">
        <w:fldChar w:fldCharType="end"/>
      </w:r>
      <w:r w:rsidR="008E73FA" w:rsidRPr="007A3125">
        <w:fldChar w:fldCharType="separate"/>
      </w:r>
      <w:r w:rsidR="008E73FA" w:rsidRPr="007A3125">
        <w:rPr>
          <w:noProof/>
          <w:vertAlign w:val="superscript"/>
        </w:rPr>
        <w:t>15,16</w:t>
      </w:r>
      <w:r w:rsidR="008E73FA" w:rsidRPr="007A3125">
        <w:fldChar w:fldCharType="end"/>
      </w:r>
      <w:r w:rsidR="006C3F32" w:rsidRPr="007A3125">
        <w:t xml:space="preserve">. </w:t>
      </w:r>
      <w:r w:rsidR="007A3125" w:rsidRPr="007A3125">
        <w:t>This</w:t>
      </w:r>
      <w:r w:rsidR="006C3F32" w:rsidRPr="007A3125">
        <w:t xml:space="preserve"> protocol focuses instead on the preparation and imaging of organoids through light sheet microscopy. </w:t>
      </w:r>
    </w:p>
    <w:p w14:paraId="6E2C7B51" w14:textId="77777777" w:rsidR="007A3125" w:rsidRPr="007A3125" w:rsidRDefault="007A3125" w:rsidP="007A3125">
      <w:pPr>
        <w:contextualSpacing/>
      </w:pPr>
    </w:p>
    <w:p w14:paraId="346FAD2A" w14:textId="44F566C2" w:rsidR="00025BE8" w:rsidRPr="007A3125" w:rsidRDefault="00025BE8" w:rsidP="007A3125">
      <w:pPr>
        <w:pStyle w:val="Heading1"/>
        <w:spacing w:before="0" w:after="0"/>
        <w:contextualSpacing/>
        <w:rPr>
          <w:sz w:val="24"/>
          <w:szCs w:val="24"/>
        </w:rPr>
      </w:pPr>
      <w:r w:rsidRPr="007A3125">
        <w:rPr>
          <w:sz w:val="24"/>
          <w:szCs w:val="24"/>
        </w:rPr>
        <w:t>PROTOCOL</w:t>
      </w:r>
    </w:p>
    <w:p w14:paraId="079A7456" w14:textId="4B6DB22D" w:rsidR="00D51CD8" w:rsidRPr="007A3125" w:rsidRDefault="00D51CD8" w:rsidP="007A3125">
      <w:pPr>
        <w:contextualSpacing/>
      </w:pPr>
    </w:p>
    <w:p w14:paraId="7CC5A666" w14:textId="3DFEA8F9" w:rsidR="0003216A" w:rsidRPr="007A3125" w:rsidRDefault="00D51CD8" w:rsidP="007A3125">
      <w:pPr>
        <w:contextualSpacing/>
      </w:pPr>
      <w:r w:rsidRPr="007A3125">
        <w:t xml:space="preserve">NOTE: The </w:t>
      </w:r>
      <w:r w:rsidR="00543583" w:rsidRPr="007A3125">
        <w:t>protocol</w:t>
      </w:r>
      <w:r w:rsidRPr="007A3125">
        <w:t xml:space="preserve"> below </w:t>
      </w:r>
      <w:r w:rsidR="00543583" w:rsidRPr="007A3125">
        <w:t>is</w:t>
      </w:r>
      <w:r w:rsidRPr="007A3125">
        <w:t xml:space="preserve"> recommended for </w:t>
      </w:r>
      <w:r w:rsidR="00543583" w:rsidRPr="007A3125">
        <w:t xml:space="preserve">the staining of </w:t>
      </w:r>
      <w:r w:rsidRPr="007A3125">
        <w:t>organoids that were grown in 5 wells of a 96 well plate and p</w:t>
      </w:r>
      <w:r w:rsidR="004D2E8E" w:rsidRPr="007A3125">
        <w:t>oo</w:t>
      </w:r>
      <w:r w:rsidRPr="007A3125">
        <w:t>led together</w:t>
      </w:r>
      <w:r w:rsidR="00492C9B" w:rsidRPr="007A3125">
        <w:t xml:space="preserve"> (&gt; 100 organoids)</w:t>
      </w:r>
      <w:r w:rsidRPr="007A3125">
        <w:t>.</w:t>
      </w:r>
      <w:r w:rsidR="0003216A" w:rsidRPr="007A3125">
        <w:t xml:space="preserve"> Organoids were derived from </w:t>
      </w:r>
      <w:r w:rsidR="00A233F9" w:rsidRPr="007A3125">
        <w:t xml:space="preserve">mouse mammary stem </w:t>
      </w:r>
      <w:r w:rsidR="0003216A" w:rsidRPr="007A3125">
        <w:t xml:space="preserve">cells. Donor </w:t>
      </w:r>
      <w:r w:rsidR="0003216A" w:rsidRPr="007A3125">
        <w:rPr>
          <w:rFonts w:eastAsia="Arial"/>
          <w:bCs/>
          <w:kern w:val="24"/>
        </w:rPr>
        <w:t>mice were housed and handled in accordance with protocols approved by the Animal Care Committee of the University of Rennes (France).</w:t>
      </w:r>
    </w:p>
    <w:p w14:paraId="1302F2D7" w14:textId="732ACFCF" w:rsidR="004A3913" w:rsidRPr="007A3125" w:rsidRDefault="004A3913" w:rsidP="007A3125">
      <w:pPr>
        <w:contextualSpacing/>
      </w:pPr>
    </w:p>
    <w:p w14:paraId="4C7330C2" w14:textId="050F767B" w:rsidR="004A3913" w:rsidRPr="007A3125" w:rsidRDefault="004A3913" w:rsidP="007A3125">
      <w:pPr>
        <w:pStyle w:val="ListParagraph"/>
        <w:numPr>
          <w:ilvl w:val="0"/>
          <w:numId w:val="21"/>
        </w:numPr>
        <w:spacing w:after="0" w:line="240" w:lineRule="auto"/>
        <w:ind w:left="0" w:firstLine="0"/>
        <w:jc w:val="both"/>
        <w:rPr>
          <w:rFonts w:ascii="Calibri" w:hAnsi="Calibri" w:cs="Calibri"/>
          <w:b/>
          <w:sz w:val="24"/>
          <w:szCs w:val="24"/>
          <w:lang w:val="en-US"/>
        </w:rPr>
      </w:pPr>
      <w:r w:rsidRPr="007A3125">
        <w:rPr>
          <w:rFonts w:ascii="Calibri" w:hAnsi="Calibri" w:cs="Calibri"/>
          <w:b/>
          <w:sz w:val="24"/>
          <w:szCs w:val="24"/>
          <w:lang w:val="en-US"/>
        </w:rPr>
        <w:lastRenderedPageBreak/>
        <w:t>Reagents</w:t>
      </w:r>
    </w:p>
    <w:p w14:paraId="038A1D41" w14:textId="6490EACD" w:rsidR="004A3913" w:rsidRPr="007A3125" w:rsidRDefault="004A3913" w:rsidP="007A3125">
      <w:pPr>
        <w:contextualSpacing/>
      </w:pPr>
    </w:p>
    <w:p w14:paraId="4A4721E9" w14:textId="0BEC5AEF" w:rsidR="003B34DD" w:rsidRPr="007A3125" w:rsidRDefault="004A3913" w:rsidP="007A3125">
      <w:pPr>
        <w:pStyle w:val="ListParagraph"/>
        <w:numPr>
          <w:ilvl w:val="1"/>
          <w:numId w:val="21"/>
        </w:numPr>
        <w:spacing w:after="0" w:line="240" w:lineRule="auto"/>
        <w:ind w:left="0" w:firstLine="0"/>
        <w:jc w:val="both"/>
        <w:rPr>
          <w:rFonts w:ascii="Calibri" w:hAnsi="Calibri" w:cs="Calibri"/>
          <w:sz w:val="24"/>
          <w:szCs w:val="24"/>
          <w:lang w:val="en-US"/>
        </w:rPr>
      </w:pPr>
      <w:r w:rsidRPr="007A3125">
        <w:rPr>
          <w:rFonts w:ascii="Calibri" w:hAnsi="Calibri" w:cs="Calibri"/>
          <w:sz w:val="24"/>
          <w:szCs w:val="24"/>
          <w:lang w:val="en-US"/>
        </w:rPr>
        <w:t xml:space="preserve">To prepare </w:t>
      </w:r>
      <w:r w:rsidR="00583F60" w:rsidRPr="007A3125">
        <w:rPr>
          <w:rFonts w:ascii="Calibri" w:hAnsi="Calibri" w:cs="Calibri"/>
          <w:sz w:val="24"/>
          <w:szCs w:val="24"/>
          <w:lang w:val="en-US"/>
        </w:rPr>
        <w:t>the fixative solution</w:t>
      </w:r>
      <w:r w:rsidR="00D51CD8" w:rsidRPr="007A3125">
        <w:rPr>
          <w:rFonts w:ascii="Calibri" w:hAnsi="Calibri" w:cs="Calibri"/>
          <w:sz w:val="24"/>
          <w:szCs w:val="24"/>
          <w:lang w:val="en-US"/>
        </w:rPr>
        <w:t xml:space="preserve">, </w:t>
      </w:r>
      <w:r w:rsidR="00DA18B7" w:rsidRPr="007A3125">
        <w:rPr>
          <w:rFonts w:ascii="Calibri" w:hAnsi="Calibri" w:cs="Calibri"/>
          <w:sz w:val="24"/>
          <w:szCs w:val="24"/>
          <w:lang w:val="en-US"/>
        </w:rPr>
        <w:t xml:space="preserve">dilute </w:t>
      </w:r>
      <w:r w:rsidR="00D51CD8" w:rsidRPr="007A3125">
        <w:rPr>
          <w:rFonts w:ascii="Calibri" w:hAnsi="Calibri" w:cs="Calibri"/>
          <w:sz w:val="24"/>
          <w:szCs w:val="24"/>
          <w:lang w:val="en-US"/>
        </w:rPr>
        <w:t>125 µL of 16</w:t>
      </w:r>
      <w:r w:rsidR="007A3125" w:rsidRPr="007A3125">
        <w:rPr>
          <w:rFonts w:ascii="Calibri" w:hAnsi="Calibri" w:cs="Calibri"/>
          <w:sz w:val="24"/>
          <w:szCs w:val="24"/>
          <w:lang w:val="en-US"/>
        </w:rPr>
        <w:t>%</w:t>
      </w:r>
      <w:r w:rsidR="00D51CD8" w:rsidRPr="007A3125">
        <w:rPr>
          <w:rFonts w:ascii="Calibri" w:hAnsi="Calibri" w:cs="Calibri"/>
          <w:sz w:val="24"/>
          <w:szCs w:val="24"/>
          <w:lang w:val="en-US"/>
        </w:rPr>
        <w:t xml:space="preserve"> paraformaldehyde (PFA) aqueous commercial solution in 375 µL of phosphate-buffered saline (PBS) to generate a 4</w:t>
      </w:r>
      <w:r w:rsidR="007A3125" w:rsidRPr="007A3125">
        <w:rPr>
          <w:rFonts w:ascii="Calibri" w:hAnsi="Calibri" w:cs="Calibri"/>
          <w:sz w:val="24"/>
          <w:szCs w:val="24"/>
          <w:lang w:val="en-US"/>
        </w:rPr>
        <w:t>%</w:t>
      </w:r>
      <w:r w:rsidR="00D51CD8" w:rsidRPr="007A3125">
        <w:rPr>
          <w:rFonts w:ascii="Calibri" w:hAnsi="Calibri" w:cs="Calibri"/>
          <w:sz w:val="24"/>
          <w:szCs w:val="24"/>
          <w:lang w:val="en-US"/>
        </w:rPr>
        <w:t xml:space="preserve"> PFA solution.</w:t>
      </w:r>
    </w:p>
    <w:p w14:paraId="6A90087A" w14:textId="77777777" w:rsidR="007A3125" w:rsidRPr="007A3125" w:rsidRDefault="007A3125" w:rsidP="007A3125">
      <w:pPr>
        <w:pStyle w:val="ListParagraph"/>
        <w:spacing w:after="0" w:line="240" w:lineRule="auto"/>
        <w:ind w:left="0"/>
        <w:jc w:val="both"/>
        <w:rPr>
          <w:rFonts w:ascii="Calibri" w:hAnsi="Calibri" w:cs="Calibri"/>
          <w:sz w:val="24"/>
          <w:szCs w:val="24"/>
          <w:lang w:val="en-US"/>
        </w:rPr>
      </w:pPr>
    </w:p>
    <w:p w14:paraId="6941AE05" w14:textId="69BDB6D2" w:rsidR="007A3125" w:rsidRDefault="0095297C" w:rsidP="007A3125">
      <w:pPr>
        <w:contextualSpacing/>
      </w:pPr>
      <w:r w:rsidRPr="007A3125">
        <w:t xml:space="preserve">CAUTION: </w:t>
      </w:r>
      <w:r w:rsidR="00DA18B7" w:rsidRPr="007A3125">
        <w:t xml:space="preserve">Manipulate </w:t>
      </w:r>
      <w:r w:rsidRPr="007A3125">
        <w:t>PFA</w:t>
      </w:r>
      <w:r w:rsidR="00DA18B7" w:rsidRPr="007A3125">
        <w:t xml:space="preserve"> that</w:t>
      </w:r>
      <w:r w:rsidRPr="007A3125">
        <w:t xml:space="preserve"> is a toxic substance under a chemical hood. </w:t>
      </w:r>
    </w:p>
    <w:p w14:paraId="2E1B90F3" w14:textId="77777777" w:rsidR="007A3125" w:rsidRPr="007A3125" w:rsidRDefault="007A3125" w:rsidP="007A3125">
      <w:pPr>
        <w:contextualSpacing/>
      </w:pPr>
    </w:p>
    <w:p w14:paraId="54F5FD37" w14:textId="621DFC24" w:rsidR="00D51CD8" w:rsidRDefault="00D51CD8" w:rsidP="007A3125">
      <w:pPr>
        <w:pStyle w:val="ListParagraph"/>
        <w:numPr>
          <w:ilvl w:val="1"/>
          <w:numId w:val="21"/>
        </w:numPr>
        <w:spacing w:after="0" w:line="240" w:lineRule="auto"/>
        <w:ind w:left="0" w:firstLine="0"/>
        <w:jc w:val="both"/>
        <w:rPr>
          <w:rFonts w:ascii="Calibri" w:hAnsi="Calibri" w:cs="Calibri"/>
          <w:sz w:val="24"/>
          <w:szCs w:val="24"/>
          <w:lang w:val="en-US"/>
        </w:rPr>
      </w:pPr>
      <w:r w:rsidRPr="007A3125">
        <w:rPr>
          <w:rFonts w:ascii="Calibri" w:hAnsi="Calibri" w:cs="Calibri"/>
          <w:sz w:val="24"/>
          <w:szCs w:val="24"/>
          <w:lang w:val="en-US"/>
        </w:rPr>
        <w:t xml:space="preserve">To prepare the permeabilization buffer, </w:t>
      </w:r>
      <w:r w:rsidR="00DA18B7" w:rsidRPr="007A3125">
        <w:rPr>
          <w:rFonts w:ascii="Calibri" w:hAnsi="Calibri" w:cs="Calibri"/>
          <w:sz w:val="24"/>
          <w:szCs w:val="24"/>
          <w:lang w:val="en-US"/>
        </w:rPr>
        <w:t xml:space="preserve">dilute </w:t>
      </w:r>
      <w:r w:rsidRPr="007A3125">
        <w:rPr>
          <w:rFonts w:ascii="Calibri" w:hAnsi="Calibri" w:cs="Calibri"/>
          <w:sz w:val="24"/>
          <w:szCs w:val="24"/>
          <w:lang w:val="en-US"/>
        </w:rPr>
        <w:t>1.5 µL of Triton X100 in 500 µL of PBS</w:t>
      </w:r>
      <w:r w:rsidR="002A6224" w:rsidRPr="007A3125">
        <w:rPr>
          <w:rFonts w:ascii="Calibri" w:hAnsi="Calibri" w:cs="Calibri"/>
          <w:sz w:val="24"/>
          <w:szCs w:val="24"/>
          <w:lang w:val="en-US"/>
        </w:rPr>
        <w:t>,</w:t>
      </w:r>
      <w:r w:rsidRPr="007A3125">
        <w:rPr>
          <w:rFonts w:ascii="Calibri" w:hAnsi="Calibri" w:cs="Calibri"/>
          <w:sz w:val="24"/>
          <w:szCs w:val="24"/>
          <w:lang w:val="en-US"/>
        </w:rPr>
        <w:t xml:space="preserve"> to produce a 0.3</w:t>
      </w:r>
      <w:r w:rsidR="007A3125" w:rsidRPr="007A3125">
        <w:rPr>
          <w:rFonts w:ascii="Calibri" w:hAnsi="Calibri" w:cs="Calibri"/>
          <w:sz w:val="24"/>
          <w:szCs w:val="24"/>
          <w:lang w:val="en-US"/>
        </w:rPr>
        <w:t>%</w:t>
      </w:r>
      <w:r w:rsidRPr="007A3125">
        <w:rPr>
          <w:rFonts w:ascii="Calibri" w:hAnsi="Calibri" w:cs="Calibri"/>
          <w:sz w:val="24"/>
          <w:szCs w:val="24"/>
          <w:lang w:val="en-US"/>
        </w:rPr>
        <w:t xml:space="preserve"> Triton X100 solution. </w:t>
      </w:r>
    </w:p>
    <w:p w14:paraId="335EEC30" w14:textId="77777777" w:rsidR="007A3125" w:rsidRPr="007A3125" w:rsidRDefault="007A3125" w:rsidP="007A3125">
      <w:pPr>
        <w:pStyle w:val="ListParagraph"/>
        <w:spacing w:after="0" w:line="240" w:lineRule="auto"/>
        <w:ind w:left="0"/>
        <w:jc w:val="both"/>
        <w:rPr>
          <w:rFonts w:ascii="Calibri" w:hAnsi="Calibri" w:cs="Calibri"/>
          <w:sz w:val="24"/>
          <w:szCs w:val="24"/>
          <w:lang w:val="en-US"/>
        </w:rPr>
      </w:pPr>
    </w:p>
    <w:p w14:paraId="1A2E14EB" w14:textId="0B2ADCC7" w:rsidR="00760CAD" w:rsidRPr="007A3125" w:rsidRDefault="00583F60" w:rsidP="007A3125">
      <w:pPr>
        <w:pStyle w:val="ListParagraph"/>
        <w:numPr>
          <w:ilvl w:val="1"/>
          <w:numId w:val="21"/>
        </w:numPr>
        <w:spacing w:after="0" w:line="240" w:lineRule="auto"/>
        <w:ind w:left="0" w:firstLine="0"/>
        <w:jc w:val="both"/>
        <w:rPr>
          <w:rFonts w:ascii="Calibri" w:hAnsi="Calibri" w:cs="Calibri"/>
          <w:sz w:val="24"/>
          <w:szCs w:val="24"/>
          <w:lang w:val="en-US"/>
        </w:rPr>
      </w:pPr>
      <w:r w:rsidRPr="007A3125">
        <w:rPr>
          <w:rFonts w:ascii="Calibri" w:hAnsi="Calibri" w:cs="Calibri"/>
          <w:sz w:val="24"/>
          <w:szCs w:val="24"/>
          <w:lang w:val="en-US"/>
        </w:rPr>
        <w:t>To prepare the blocking buffer</w:t>
      </w:r>
      <w:r w:rsidR="00D51CD8" w:rsidRPr="007A3125">
        <w:rPr>
          <w:rFonts w:ascii="Calibri" w:hAnsi="Calibri" w:cs="Calibri"/>
          <w:sz w:val="24"/>
          <w:szCs w:val="24"/>
          <w:lang w:val="en-US"/>
        </w:rPr>
        <w:t xml:space="preserve">, </w:t>
      </w:r>
      <w:r w:rsidR="00DA18B7" w:rsidRPr="007A3125">
        <w:rPr>
          <w:rFonts w:ascii="Calibri" w:hAnsi="Calibri" w:cs="Calibri"/>
          <w:sz w:val="24"/>
          <w:szCs w:val="24"/>
          <w:lang w:val="en-US"/>
        </w:rPr>
        <w:t xml:space="preserve">dilute </w:t>
      </w:r>
      <w:r w:rsidR="00827F5C" w:rsidRPr="007A3125">
        <w:rPr>
          <w:rFonts w:ascii="Calibri" w:hAnsi="Calibri" w:cs="Calibri"/>
          <w:sz w:val="24"/>
          <w:szCs w:val="24"/>
          <w:lang w:val="en-US"/>
        </w:rPr>
        <w:t>1.5 µL of Tween-20 and 75 µL of normal goat serum in PBS</w:t>
      </w:r>
      <w:r w:rsidR="002A6224" w:rsidRPr="007A3125">
        <w:rPr>
          <w:rFonts w:ascii="Calibri" w:hAnsi="Calibri" w:cs="Calibri"/>
          <w:sz w:val="24"/>
          <w:szCs w:val="24"/>
          <w:lang w:val="en-US"/>
        </w:rPr>
        <w:t>,</w:t>
      </w:r>
      <w:r w:rsidR="00827F5C" w:rsidRPr="007A3125">
        <w:rPr>
          <w:rFonts w:ascii="Calibri" w:hAnsi="Calibri" w:cs="Calibri"/>
          <w:sz w:val="24"/>
          <w:szCs w:val="24"/>
          <w:lang w:val="en-US"/>
        </w:rPr>
        <w:t xml:space="preserve"> to generate a 5</w:t>
      </w:r>
      <w:r w:rsidR="007A3125" w:rsidRPr="007A3125">
        <w:rPr>
          <w:rFonts w:ascii="Calibri" w:hAnsi="Calibri" w:cs="Calibri"/>
          <w:sz w:val="24"/>
          <w:szCs w:val="24"/>
          <w:lang w:val="en-US"/>
        </w:rPr>
        <w:t>%</w:t>
      </w:r>
      <w:r w:rsidR="00827F5C" w:rsidRPr="007A3125">
        <w:rPr>
          <w:rFonts w:ascii="Calibri" w:hAnsi="Calibri" w:cs="Calibri"/>
          <w:sz w:val="24"/>
          <w:szCs w:val="24"/>
          <w:lang w:val="en-US"/>
        </w:rPr>
        <w:t xml:space="preserve"> goat serum</w:t>
      </w:r>
      <w:r w:rsidR="002A6224" w:rsidRPr="007A3125">
        <w:rPr>
          <w:rFonts w:ascii="Calibri" w:hAnsi="Calibri" w:cs="Calibri"/>
          <w:sz w:val="24"/>
          <w:szCs w:val="24"/>
          <w:lang w:val="en-US"/>
        </w:rPr>
        <w:t>-</w:t>
      </w:r>
      <w:r w:rsidR="00827F5C" w:rsidRPr="007A3125">
        <w:rPr>
          <w:rFonts w:ascii="Calibri" w:hAnsi="Calibri" w:cs="Calibri"/>
          <w:sz w:val="24"/>
          <w:szCs w:val="24"/>
          <w:lang w:val="en-US"/>
        </w:rPr>
        <w:t>0.1</w:t>
      </w:r>
      <w:r w:rsidR="007A3125" w:rsidRPr="007A3125">
        <w:rPr>
          <w:rFonts w:ascii="Calibri" w:hAnsi="Calibri" w:cs="Calibri"/>
          <w:sz w:val="24"/>
          <w:szCs w:val="24"/>
          <w:lang w:val="en-US"/>
        </w:rPr>
        <w:t>%</w:t>
      </w:r>
      <w:r w:rsidR="00827F5C" w:rsidRPr="007A3125">
        <w:rPr>
          <w:rFonts w:ascii="Calibri" w:hAnsi="Calibri" w:cs="Calibri"/>
          <w:sz w:val="24"/>
          <w:szCs w:val="24"/>
          <w:lang w:val="en-US"/>
        </w:rPr>
        <w:t xml:space="preserve"> Tween 20</w:t>
      </w:r>
      <w:r w:rsidR="003B34DD" w:rsidRPr="007A3125">
        <w:rPr>
          <w:rFonts w:ascii="Calibri" w:hAnsi="Calibri" w:cs="Calibri"/>
          <w:sz w:val="24"/>
          <w:szCs w:val="24"/>
          <w:lang w:val="en-US"/>
        </w:rPr>
        <w:t xml:space="preserve"> solution. </w:t>
      </w:r>
    </w:p>
    <w:p w14:paraId="01114D1D" w14:textId="77777777" w:rsidR="007A3125" w:rsidRDefault="007A3125" w:rsidP="007A3125">
      <w:pPr>
        <w:pStyle w:val="ListParagraph"/>
        <w:spacing w:after="0" w:line="240" w:lineRule="auto"/>
        <w:ind w:left="0"/>
        <w:jc w:val="both"/>
        <w:rPr>
          <w:rFonts w:ascii="Calibri" w:hAnsi="Calibri" w:cs="Calibri"/>
          <w:sz w:val="24"/>
          <w:szCs w:val="24"/>
          <w:lang w:val="en-US"/>
        </w:rPr>
      </w:pPr>
    </w:p>
    <w:p w14:paraId="0CFAB645" w14:textId="0D61EEC2" w:rsidR="00C259A6" w:rsidRPr="007A3125" w:rsidRDefault="00B03D91" w:rsidP="007A3125">
      <w:pPr>
        <w:pStyle w:val="ListParagraph"/>
        <w:numPr>
          <w:ilvl w:val="1"/>
          <w:numId w:val="21"/>
        </w:numPr>
        <w:spacing w:after="0" w:line="240" w:lineRule="auto"/>
        <w:ind w:left="0" w:firstLine="0"/>
        <w:jc w:val="both"/>
        <w:rPr>
          <w:rFonts w:ascii="Calibri" w:hAnsi="Calibri" w:cs="Calibri"/>
          <w:sz w:val="24"/>
          <w:szCs w:val="24"/>
          <w:lang w:val="en-US"/>
        </w:rPr>
      </w:pPr>
      <w:r w:rsidRPr="007A3125">
        <w:rPr>
          <w:rFonts w:ascii="Calibri" w:hAnsi="Calibri" w:cs="Calibri"/>
          <w:sz w:val="24"/>
          <w:szCs w:val="24"/>
          <w:lang w:val="en-US"/>
        </w:rPr>
        <w:t xml:space="preserve">To prepare the light sheet mounting medium, dissolve 1 g </w:t>
      </w:r>
      <w:r w:rsidR="006F1E0A" w:rsidRPr="007A3125">
        <w:rPr>
          <w:rFonts w:ascii="Calibri" w:hAnsi="Calibri" w:cs="Calibri"/>
          <w:sz w:val="24"/>
          <w:szCs w:val="24"/>
          <w:lang w:val="en-US"/>
        </w:rPr>
        <w:t>of ultrapure low melting point agarose in 100 mL of dH20</w:t>
      </w:r>
      <w:r w:rsidR="00DA18B7" w:rsidRPr="007A3125">
        <w:rPr>
          <w:rFonts w:ascii="Calibri" w:hAnsi="Calibri" w:cs="Calibri"/>
          <w:sz w:val="24"/>
          <w:szCs w:val="24"/>
          <w:lang w:val="en-US"/>
        </w:rPr>
        <w:t xml:space="preserve"> or PBS</w:t>
      </w:r>
      <w:r w:rsidR="006F1E0A" w:rsidRPr="007A3125">
        <w:rPr>
          <w:rFonts w:ascii="Calibri" w:hAnsi="Calibri" w:cs="Calibri"/>
          <w:sz w:val="24"/>
          <w:szCs w:val="24"/>
          <w:lang w:val="en-US"/>
        </w:rPr>
        <w:t xml:space="preserve"> at 65</w:t>
      </w:r>
      <w:r w:rsidR="004D2E8E" w:rsidRPr="007A3125">
        <w:rPr>
          <w:rFonts w:ascii="Calibri" w:hAnsi="Calibri" w:cs="Calibri"/>
          <w:sz w:val="24"/>
          <w:szCs w:val="24"/>
          <w:lang w:val="en-US"/>
        </w:rPr>
        <w:t xml:space="preserve"> </w:t>
      </w:r>
      <w:r w:rsidR="006F1E0A" w:rsidRPr="007A3125">
        <w:rPr>
          <w:rFonts w:ascii="Calibri" w:hAnsi="Calibri" w:cs="Calibri"/>
          <w:sz w:val="24"/>
          <w:szCs w:val="24"/>
          <w:lang w:val="en-US"/>
        </w:rPr>
        <w:t xml:space="preserve">°C. Prepare 1 mL aliquots </w:t>
      </w:r>
      <w:r w:rsidR="00DA18B7" w:rsidRPr="007A3125">
        <w:rPr>
          <w:rFonts w:ascii="Calibri" w:hAnsi="Calibri" w:cs="Calibri"/>
          <w:sz w:val="24"/>
          <w:szCs w:val="24"/>
          <w:lang w:val="en-US"/>
        </w:rPr>
        <w:t>and store at room temperature.</w:t>
      </w:r>
    </w:p>
    <w:p w14:paraId="76153C30" w14:textId="77777777" w:rsidR="00DA18B7" w:rsidRPr="007A3125" w:rsidRDefault="00DA18B7" w:rsidP="007A3125">
      <w:pPr>
        <w:contextualSpacing/>
      </w:pPr>
    </w:p>
    <w:p w14:paraId="44D087A5" w14:textId="5A1C287A" w:rsidR="00583F60" w:rsidRPr="007A3125" w:rsidRDefault="00025BE8" w:rsidP="007A3125">
      <w:pPr>
        <w:pStyle w:val="ListParagraph"/>
        <w:numPr>
          <w:ilvl w:val="0"/>
          <w:numId w:val="21"/>
        </w:numPr>
        <w:spacing w:after="0" w:line="240" w:lineRule="auto"/>
        <w:ind w:left="0" w:firstLine="0"/>
        <w:jc w:val="both"/>
        <w:rPr>
          <w:rFonts w:ascii="Calibri" w:hAnsi="Calibri" w:cs="Calibri"/>
          <w:b/>
          <w:sz w:val="24"/>
          <w:szCs w:val="24"/>
          <w:highlight w:val="yellow"/>
          <w:lang w:val="en-US"/>
        </w:rPr>
      </w:pPr>
      <w:proofErr w:type="gramStart"/>
      <w:r w:rsidRPr="007A3125">
        <w:rPr>
          <w:rFonts w:ascii="Calibri" w:hAnsi="Calibri" w:cs="Calibri"/>
          <w:b/>
          <w:sz w:val="24"/>
          <w:szCs w:val="24"/>
          <w:highlight w:val="yellow"/>
          <w:lang w:val="en-US"/>
        </w:rPr>
        <w:t>Organoids</w:t>
      </w:r>
      <w:proofErr w:type="gramEnd"/>
      <w:r w:rsidRPr="007A3125">
        <w:rPr>
          <w:rFonts w:ascii="Calibri" w:hAnsi="Calibri" w:cs="Calibri"/>
          <w:b/>
          <w:sz w:val="24"/>
          <w:szCs w:val="24"/>
          <w:highlight w:val="yellow"/>
          <w:lang w:val="en-US"/>
        </w:rPr>
        <w:t xml:space="preserve"> recovery</w:t>
      </w:r>
    </w:p>
    <w:p w14:paraId="589985D1" w14:textId="77777777" w:rsidR="00277F94" w:rsidRPr="007A3125" w:rsidRDefault="00277F94" w:rsidP="007A3125">
      <w:pPr>
        <w:contextualSpacing/>
        <w:rPr>
          <w:highlight w:val="cyan"/>
        </w:rPr>
      </w:pPr>
    </w:p>
    <w:p w14:paraId="1DB08AF3" w14:textId="77777777" w:rsidR="007A3125" w:rsidRDefault="007D1606"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Transfer organoids </w:t>
      </w:r>
      <w:r w:rsidR="002354EA" w:rsidRPr="007A3125">
        <w:rPr>
          <w:rFonts w:ascii="Calibri" w:hAnsi="Calibri" w:cs="Calibri"/>
          <w:sz w:val="24"/>
          <w:szCs w:val="24"/>
          <w:highlight w:val="yellow"/>
          <w:lang w:val="en-US"/>
        </w:rPr>
        <w:t>from the culture wells</w:t>
      </w:r>
      <w:r w:rsidR="003B34DD" w:rsidRPr="007A3125">
        <w:rPr>
          <w:rFonts w:ascii="Calibri" w:hAnsi="Calibri" w:cs="Calibri"/>
          <w:sz w:val="24"/>
          <w:szCs w:val="24"/>
          <w:highlight w:val="yellow"/>
          <w:lang w:val="en-US"/>
        </w:rPr>
        <w:t xml:space="preserve"> to a low binding polymer 1</w:t>
      </w:r>
      <w:r w:rsidR="007F55EE" w:rsidRPr="007A3125">
        <w:rPr>
          <w:rFonts w:ascii="Calibri" w:hAnsi="Calibri" w:cs="Calibri"/>
          <w:sz w:val="24"/>
          <w:szCs w:val="24"/>
          <w:highlight w:val="yellow"/>
          <w:lang w:val="en-US"/>
        </w:rPr>
        <w:t>.</w:t>
      </w:r>
      <w:r w:rsidR="003B34DD" w:rsidRPr="007A3125">
        <w:rPr>
          <w:rFonts w:ascii="Calibri" w:hAnsi="Calibri" w:cs="Calibri"/>
          <w:sz w:val="24"/>
          <w:szCs w:val="24"/>
          <w:highlight w:val="yellow"/>
          <w:lang w:val="en-US"/>
        </w:rPr>
        <w:t>7</w:t>
      </w:r>
      <w:r w:rsidR="00302CC7" w:rsidRPr="007A3125">
        <w:rPr>
          <w:rFonts w:ascii="Calibri" w:hAnsi="Calibri" w:cs="Calibri"/>
          <w:sz w:val="24"/>
          <w:szCs w:val="24"/>
          <w:highlight w:val="yellow"/>
          <w:lang w:val="en-US"/>
        </w:rPr>
        <w:t xml:space="preserve"> </w:t>
      </w:r>
      <w:r w:rsidR="003B34DD" w:rsidRPr="007A3125">
        <w:rPr>
          <w:rFonts w:ascii="Calibri" w:hAnsi="Calibri" w:cs="Calibri"/>
          <w:sz w:val="24"/>
          <w:szCs w:val="24"/>
          <w:highlight w:val="yellow"/>
          <w:lang w:val="en-US"/>
        </w:rPr>
        <w:t>mL tube</w:t>
      </w:r>
      <w:r w:rsidR="002354EA" w:rsidRPr="007A3125">
        <w:rPr>
          <w:rFonts w:ascii="Calibri" w:hAnsi="Calibri" w:cs="Calibri"/>
          <w:sz w:val="24"/>
          <w:szCs w:val="24"/>
          <w:highlight w:val="yellow"/>
          <w:lang w:val="en-US"/>
        </w:rPr>
        <w:t xml:space="preserve">, after pipetting them up and down </w:t>
      </w:r>
      <w:r w:rsidR="00511100" w:rsidRPr="007A3125">
        <w:rPr>
          <w:rFonts w:ascii="Calibri" w:hAnsi="Calibri" w:cs="Calibri"/>
          <w:sz w:val="24"/>
          <w:szCs w:val="24"/>
          <w:highlight w:val="yellow"/>
          <w:lang w:val="en-US"/>
        </w:rPr>
        <w:t>3</w:t>
      </w:r>
      <w:r w:rsidR="00BF724B" w:rsidRPr="007A3125">
        <w:rPr>
          <w:rFonts w:ascii="Calibri" w:hAnsi="Calibri" w:cs="Calibri"/>
          <w:sz w:val="24"/>
          <w:szCs w:val="24"/>
          <w:highlight w:val="yellow"/>
          <w:lang w:val="en-US"/>
        </w:rPr>
        <w:t xml:space="preserve"> times </w:t>
      </w:r>
      <w:r w:rsidR="006710B5" w:rsidRPr="007A3125">
        <w:rPr>
          <w:rFonts w:ascii="Calibri" w:hAnsi="Calibri" w:cs="Calibri"/>
          <w:sz w:val="24"/>
          <w:szCs w:val="24"/>
          <w:highlight w:val="yellow"/>
          <w:lang w:val="en-US"/>
        </w:rPr>
        <w:t xml:space="preserve">in </w:t>
      </w:r>
      <w:r w:rsidR="00025BE8" w:rsidRPr="007A3125">
        <w:rPr>
          <w:rFonts w:ascii="Calibri" w:hAnsi="Calibri" w:cs="Calibri"/>
          <w:sz w:val="24"/>
          <w:szCs w:val="24"/>
          <w:highlight w:val="yellow"/>
          <w:lang w:val="en-US"/>
        </w:rPr>
        <w:t>the well</w:t>
      </w:r>
      <w:r w:rsidR="006710B5" w:rsidRPr="007A3125">
        <w:rPr>
          <w:rFonts w:ascii="Calibri" w:hAnsi="Calibri" w:cs="Calibri"/>
          <w:sz w:val="24"/>
          <w:szCs w:val="24"/>
          <w:highlight w:val="yellow"/>
          <w:lang w:val="en-US"/>
        </w:rPr>
        <w:t>s</w:t>
      </w:r>
      <w:r w:rsidR="002A6224" w:rsidRPr="007A3125">
        <w:rPr>
          <w:rFonts w:ascii="Calibri" w:hAnsi="Calibri" w:cs="Calibri"/>
          <w:sz w:val="24"/>
          <w:szCs w:val="24"/>
          <w:highlight w:val="yellow"/>
          <w:lang w:val="en-US"/>
        </w:rPr>
        <w:t>, with an FBS-coated tip for which the end was cut</w:t>
      </w:r>
      <w:r w:rsidR="00D67D94" w:rsidRPr="007A3125">
        <w:rPr>
          <w:rFonts w:ascii="Calibri" w:hAnsi="Calibri" w:cs="Calibri"/>
          <w:sz w:val="24"/>
          <w:szCs w:val="24"/>
          <w:highlight w:val="yellow"/>
          <w:lang w:val="en-US"/>
        </w:rPr>
        <w:t xml:space="preserve"> (minimal diameter of the extremity 1.5 mm)</w:t>
      </w:r>
      <w:r w:rsidR="00511100" w:rsidRPr="007A3125">
        <w:rPr>
          <w:rFonts w:ascii="Calibri" w:hAnsi="Calibri" w:cs="Calibri"/>
          <w:sz w:val="24"/>
          <w:szCs w:val="24"/>
          <w:highlight w:val="yellow"/>
          <w:lang w:val="en-US"/>
        </w:rPr>
        <w:t xml:space="preserve">. </w:t>
      </w:r>
    </w:p>
    <w:p w14:paraId="4C5781FE" w14:textId="77777777" w:rsid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0CEEB969" w14:textId="697B4085" w:rsidR="00025BE8" w:rsidRPr="007A3125" w:rsidRDefault="007A3125" w:rsidP="007A3125">
      <w:pPr>
        <w:pStyle w:val="ListParagraph"/>
        <w:spacing w:after="0" w:line="240" w:lineRule="auto"/>
        <w:ind w:left="0"/>
        <w:jc w:val="both"/>
        <w:rPr>
          <w:rFonts w:ascii="Calibri" w:hAnsi="Calibri" w:cs="Calibri"/>
          <w:sz w:val="24"/>
          <w:szCs w:val="24"/>
          <w:highlight w:val="yellow"/>
          <w:lang w:val="en-US"/>
        </w:rPr>
      </w:pPr>
      <w:r>
        <w:rPr>
          <w:rFonts w:ascii="Calibri" w:hAnsi="Calibri" w:cs="Calibri"/>
          <w:sz w:val="24"/>
          <w:szCs w:val="24"/>
          <w:highlight w:val="yellow"/>
          <w:lang w:val="en-US"/>
        </w:rPr>
        <w:t xml:space="preserve">NOTE: </w:t>
      </w:r>
      <w:r w:rsidR="008B2402" w:rsidRPr="007A3125">
        <w:rPr>
          <w:rFonts w:ascii="Calibri" w:hAnsi="Calibri" w:cs="Calibri"/>
          <w:sz w:val="24"/>
          <w:szCs w:val="24"/>
          <w:highlight w:val="yellow"/>
          <w:lang w:val="en-US"/>
        </w:rPr>
        <w:t xml:space="preserve">The coating </w:t>
      </w:r>
      <w:r w:rsidR="002A6224" w:rsidRPr="007A3125">
        <w:rPr>
          <w:rFonts w:ascii="Calibri" w:hAnsi="Calibri" w:cs="Calibri"/>
          <w:sz w:val="24"/>
          <w:szCs w:val="24"/>
          <w:highlight w:val="yellow"/>
          <w:lang w:val="en-US"/>
        </w:rPr>
        <w:t>prevent</w:t>
      </w:r>
      <w:r w:rsidR="008B2402" w:rsidRPr="007A3125">
        <w:rPr>
          <w:rFonts w:ascii="Calibri" w:hAnsi="Calibri" w:cs="Calibri"/>
          <w:sz w:val="24"/>
          <w:szCs w:val="24"/>
          <w:highlight w:val="yellow"/>
          <w:lang w:val="en-US"/>
        </w:rPr>
        <w:t>s</w:t>
      </w:r>
      <w:r w:rsidR="002A6224" w:rsidRPr="007A3125">
        <w:rPr>
          <w:rFonts w:ascii="Calibri" w:hAnsi="Calibri" w:cs="Calibri"/>
          <w:sz w:val="24"/>
          <w:szCs w:val="24"/>
          <w:highlight w:val="yellow"/>
          <w:lang w:val="en-US"/>
        </w:rPr>
        <w:t xml:space="preserve"> organoids from sticking to </w:t>
      </w:r>
      <w:r w:rsidR="008B2402" w:rsidRPr="007A3125">
        <w:rPr>
          <w:rFonts w:ascii="Calibri" w:hAnsi="Calibri" w:cs="Calibri"/>
          <w:sz w:val="24"/>
          <w:szCs w:val="24"/>
          <w:highlight w:val="yellow"/>
          <w:lang w:val="en-US"/>
        </w:rPr>
        <w:t xml:space="preserve">the tip. </w:t>
      </w:r>
      <w:r w:rsidR="00E41E8D" w:rsidRPr="007A3125">
        <w:rPr>
          <w:rFonts w:ascii="Calibri" w:hAnsi="Calibri" w:cs="Calibri"/>
          <w:sz w:val="24"/>
          <w:szCs w:val="24"/>
          <w:highlight w:val="yellow"/>
          <w:lang w:val="en-US"/>
        </w:rPr>
        <w:t>The l</w:t>
      </w:r>
      <w:r w:rsidR="008B2402" w:rsidRPr="007A3125">
        <w:rPr>
          <w:rFonts w:ascii="Calibri" w:hAnsi="Calibri" w:cs="Calibri"/>
          <w:sz w:val="24"/>
          <w:szCs w:val="24"/>
          <w:highlight w:val="yellow"/>
          <w:lang w:val="en-US"/>
        </w:rPr>
        <w:t xml:space="preserve">ow-binding polymer </w:t>
      </w:r>
      <w:r w:rsidR="00E41E8D" w:rsidRPr="007A3125">
        <w:rPr>
          <w:rFonts w:ascii="Calibri" w:hAnsi="Calibri" w:cs="Calibri"/>
          <w:sz w:val="24"/>
          <w:szCs w:val="24"/>
          <w:highlight w:val="yellow"/>
          <w:lang w:val="en-US"/>
        </w:rPr>
        <w:t>material</w:t>
      </w:r>
      <w:r w:rsidR="008B2402" w:rsidRPr="007A3125">
        <w:rPr>
          <w:rFonts w:ascii="Calibri" w:hAnsi="Calibri" w:cs="Calibri"/>
          <w:sz w:val="24"/>
          <w:szCs w:val="24"/>
          <w:highlight w:val="yellow"/>
          <w:lang w:val="en-US"/>
        </w:rPr>
        <w:t xml:space="preserve"> enable</w:t>
      </w:r>
      <w:r w:rsidR="00E41E8D" w:rsidRPr="007A3125">
        <w:rPr>
          <w:rFonts w:ascii="Calibri" w:hAnsi="Calibri" w:cs="Calibri"/>
          <w:sz w:val="24"/>
          <w:szCs w:val="24"/>
          <w:highlight w:val="yellow"/>
          <w:lang w:val="en-US"/>
        </w:rPr>
        <w:t>s</w:t>
      </w:r>
      <w:r w:rsidR="008B2402" w:rsidRPr="007A3125">
        <w:rPr>
          <w:rFonts w:ascii="Calibri" w:hAnsi="Calibri" w:cs="Calibri"/>
          <w:sz w:val="24"/>
          <w:szCs w:val="24"/>
          <w:highlight w:val="yellow"/>
          <w:lang w:val="en-US"/>
        </w:rPr>
        <w:t xml:space="preserve"> to reduce the attachment of organoids to the side of</w:t>
      </w:r>
      <w:r w:rsidR="00E41E8D" w:rsidRPr="007A3125">
        <w:rPr>
          <w:rFonts w:ascii="Calibri" w:hAnsi="Calibri" w:cs="Calibri"/>
          <w:sz w:val="24"/>
          <w:szCs w:val="24"/>
          <w:highlight w:val="yellow"/>
          <w:lang w:val="en-US"/>
        </w:rPr>
        <w:t xml:space="preserve"> the</w:t>
      </w:r>
      <w:r w:rsidR="008B2402" w:rsidRPr="007A3125">
        <w:rPr>
          <w:rFonts w:ascii="Calibri" w:hAnsi="Calibri" w:cs="Calibri"/>
          <w:sz w:val="24"/>
          <w:szCs w:val="24"/>
          <w:highlight w:val="yellow"/>
          <w:lang w:val="en-US"/>
        </w:rPr>
        <w:t xml:space="preserve"> tube during the entire staining procedure.</w:t>
      </w:r>
    </w:p>
    <w:p w14:paraId="318B5E63" w14:textId="77777777" w:rsidR="007A3125" w:rsidRP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3D4BA54C" w14:textId="7A485877" w:rsidR="00025BE8" w:rsidRPr="007A3125" w:rsidRDefault="00025BE8"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Fill the tube with PBS</w:t>
      </w:r>
      <w:r w:rsidR="00BF724B" w:rsidRPr="007A3125">
        <w:rPr>
          <w:rFonts w:ascii="Calibri" w:hAnsi="Calibri" w:cs="Calibri"/>
          <w:sz w:val="24"/>
          <w:szCs w:val="24"/>
          <w:highlight w:val="yellow"/>
          <w:lang w:val="en-US"/>
        </w:rPr>
        <w:t>,</w:t>
      </w:r>
      <w:r w:rsidRPr="007A3125">
        <w:rPr>
          <w:rFonts w:ascii="Calibri" w:hAnsi="Calibri" w:cs="Calibri"/>
          <w:sz w:val="24"/>
          <w:szCs w:val="24"/>
          <w:highlight w:val="yellow"/>
          <w:lang w:val="en-US"/>
        </w:rPr>
        <w:t xml:space="preserve"> </w:t>
      </w:r>
      <w:r w:rsidR="007A3125">
        <w:rPr>
          <w:rFonts w:ascii="Calibri" w:hAnsi="Calibri" w:cs="Calibri"/>
          <w:sz w:val="24"/>
          <w:szCs w:val="24"/>
          <w:highlight w:val="yellow"/>
          <w:lang w:val="en-US"/>
        </w:rPr>
        <w:t xml:space="preserve">and </w:t>
      </w:r>
      <w:r w:rsidRPr="007A3125">
        <w:rPr>
          <w:rFonts w:ascii="Calibri" w:hAnsi="Calibri" w:cs="Calibri"/>
          <w:sz w:val="24"/>
          <w:szCs w:val="24"/>
          <w:highlight w:val="yellow"/>
          <w:lang w:val="en-US"/>
        </w:rPr>
        <w:t>spin down</w:t>
      </w:r>
      <w:r w:rsidR="006710B5" w:rsidRPr="007A3125">
        <w:rPr>
          <w:rFonts w:ascii="Calibri" w:hAnsi="Calibri" w:cs="Calibri"/>
          <w:sz w:val="24"/>
          <w:szCs w:val="24"/>
          <w:highlight w:val="yellow"/>
          <w:lang w:val="en-US"/>
        </w:rPr>
        <w:t xml:space="preserve"> </w:t>
      </w:r>
      <w:r w:rsidRPr="007A3125">
        <w:rPr>
          <w:rFonts w:ascii="Calibri" w:hAnsi="Calibri" w:cs="Calibri"/>
          <w:sz w:val="24"/>
          <w:szCs w:val="24"/>
          <w:highlight w:val="yellow"/>
          <w:lang w:val="en-US"/>
        </w:rPr>
        <w:t xml:space="preserve">at </w:t>
      </w:r>
      <w:r w:rsidR="00511100" w:rsidRPr="007A3125">
        <w:rPr>
          <w:rFonts w:ascii="Calibri" w:hAnsi="Calibri" w:cs="Calibri"/>
          <w:sz w:val="24"/>
          <w:szCs w:val="24"/>
          <w:highlight w:val="yellow"/>
          <w:lang w:val="en-US"/>
        </w:rPr>
        <w:t xml:space="preserve">350 </w:t>
      </w:r>
      <w:r w:rsidR="007A3125">
        <w:rPr>
          <w:rFonts w:ascii="Calibri" w:hAnsi="Calibri" w:cs="Calibri"/>
          <w:sz w:val="24"/>
          <w:szCs w:val="24"/>
          <w:highlight w:val="yellow"/>
          <w:lang w:val="en-US"/>
        </w:rPr>
        <w:t xml:space="preserve">x </w:t>
      </w:r>
      <w:r w:rsidR="00511100" w:rsidRPr="007A3125">
        <w:rPr>
          <w:rFonts w:ascii="Calibri" w:hAnsi="Calibri" w:cs="Calibri"/>
          <w:i/>
          <w:iCs/>
          <w:sz w:val="24"/>
          <w:szCs w:val="24"/>
          <w:highlight w:val="yellow"/>
          <w:lang w:val="en-US"/>
        </w:rPr>
        <w:t>g</w:t>
      </w:r>
      <w:r w:rsidR="00511100" w:rsidRPr="007A3125">
        <w:rPr>
          <w:rFonts w:ascii="Calibri" w:hAnsi="Calibri" w:cs="Calibri"/>
          <w:sz w:val="24"/>
          <w:szCs w:val="24"/>
          <w:highlight w:val="yellow"/>
          <w:lang w:val="en-US"/>
        </w:rPr>
        <w:t xml:space="preserve"> </w:t>
      </w:r>
      <w:r w:rsidRPr="007A3125">
        <w:rPr>
          <w:rFonts w:ascii="Calibri" w:hAnsi="Calibri" w:cs="Calibri"/>
          <w:sz w:val="24"/>
          <w:szCs w:val="24"/>
          <w:highlight w:val="yellow"/>
          <w:lang w:val="en-US"/>
        </w:rPr>
        <w:t>for 3 min</w:t>
      </w:r>
      <w:r w:rsidR="00511100" w:rsidRPr="007A3125">
        <w:rPr>
          <w:rFonts w:ascii="Calibri" w:hAnsi="Calibri" w:cs="Calibri"/>
          <w:sz w:val="24"/>
          <w:szCs w:val="24"/>
          <w:highlight w:val="yellow"/>
          <w:lang w:val="en-US"/>
        </w:rPr>
        <w:t>.</w:t>
      </w:r>
      <w:r w:rsidR="00BF724B" w:rsidRPr="007A3125">
        <w:rPr>
          <w:rFonts w:ascii="Calibri" w:hAnsi="Calibri" w:cs="Calibri"/>
          <w:sz w:val="24"/>
          <w:szCs w:val="24"/>
          <w:highlight w:val="yellow"/>
          <w:lang w:val="en-US"/>
        </w:rPr>
        <w:t xml:space="preserve"> </w:t>
      </w:r>
      <w:r w:rsidR="00511100" w:rsidRPr="007A3125">
        <w:rPr>
          <w:rFonts w:ascii="Calibri" w:hAnsi="Calibri" w:cs="Calibri"/>
          <w:sz w:val="24"/>
          <w:szCs w:val="24"/>
          <w:highlight w:val="yellow"/>
          <w:lang w:val="en-US"/>
        </w:rPr>
        <w:t>R</w:t>
      </w:r>
      <w:r w:rsidR="00BF724B" w:rsidRPr="007A3125">
        <w:rPr>
          <w:rFonts w:ascii="Calibri" w:hAnsi="Calibri" w:cs="Calibri"/>
          <w:sz w:val="24"/>
          <w:szCs w:val="24"/>
          <w:highlight w:val="yellow"/>
          <w:lang w:val="en-US"/>
        </w:rPr>
        <w:t>emove the supernatant</w:t>
      </w:r>
      <w:r w:rsidRPr="007A3125">
        <w:rPr>
          <w:rFonts w:ascii="Calibri" w:hAnsi="Calibri" w:cs="Calibri"/>
          <w:sz w:val="24"/>
          <w:szCs w:val="24"/>
          <w:highlight w:val="yellow"/>
          <w:lang w:val="en-US"/>
        </w:rPr>
        <w:t>.</w:t>
      </w:r>
    </w:p>
    <w:p w14:paraId="4C92EC42" w14:textId="77777777" w:rsidR="00C259A6" w:rsidRPr="007A3125" w:rsidRDefault="00C259A6" w:rsidP="007A3125">
      <w:pPr>
        <w:contextualSpacing/>
        <w:rPr>
          <w:highlight w:val="yellow"/>
        </w:rPr>
      </w:pPr>
    </w:p>
    <w:p w14:paraId="1A111846" w14:textId="0AEB9580" w:rsidR="00025BE8" w:rsidRPr="007A3125" w:rsidRDefault="00025BE8" w:rsidP="007A3125">
      <w:pPr>
        <w:pStyle w:val="ListParagraph"/>
        <w:numPr>
          <w:ilvl w:val="0"/>
          <w:numId w:val="21"/>
        </w:numPr>
        <w:spacing w:after="0" w:line="240" w:lineRule="auto"/>
        <w:ind w:left="0" w:firstLine="0"/>
        <w:jc w:val="both"/>
        <w:rPr>
          <w:rFonts w:ascii="Calibri" w:hAnsi="Calibri" w:cs="Calibri"/>
          <w:b/>
          <w:sz w:val="24"/>
          <w:szCs w:val="24"/>
          <w:highlight w:val="yellow"/>
          <w:lang w:val="en-US"/>
        </w:rPr>
      </w:pPr>
      <w:r w:rsidRPr="007A3125">
        <w:rPr>
          <w:rFonts w:ascii="Calibri" w:hAnsi="Calibri" w:cs="Calibri"/>
          <w:b/>
          <w:sz w:val="24"/>
          <w:szCs w:val="24"/>
          <w:highlight w:val="yellow"/>
          <w:lang w:val="en-US"/>
        </w:rPr>
        <w:t xml:space="preserve">Fixation, </w:t>
      </w:r>
      <w:r w:rsidR="00935B1F" w:rsidRPr="007A3125">
        <w:rPr>
          <w:rFonts w:ascii="Calibri" w:hAnsi="Calibri" w:cs="Calibri"/>
          <w:b/>
          <w:sz w:val="24"/>
          <w:szCs w:val="24"/>
          <w:highlight w:val="yellow"/>
          <w:lang w:val="en-US"/>
        </w:rPr>
        <w:t>permeabilization</w:t>
      </w:r>
      <w:r w:rsidRPr="007A3125">
        <w:rPr>
          <w:rFonts w:ascii="Calibri" w:hAnsi="Calibri" w:cs="Calibri"/>
          <w:b/>
          <w:sz w:val="24"/>
          <w:szCs w:val="24"/>
          <w:highlight w:val="yellow"/>
          <w:lang w:val="en-US"/>
        </w:rPr>
        <w:t xml:space="preserve"> and blocking</w:t>
      </w:r>
    </w:p>
    <w:p w14:paraId="58DA20E6" w14:textId="77777777" w:rsidR="00935B1F" w:rsidRPr="007A3125" w:rsidRDefault="00935B1F" w:rsidP="007A3125">
      <w:pPr>
        <w:contextualSpacing/>
        <w:rPr>
          <w:highlight w:val="yellow"/>
        </w:rPr>
      </w:pPr>
    </w:p>
    <w:p w14:paraId="61FF7C87" w14:textId="2182A9A1" w:rsidR="00025BE8" w:rsidRPr="007A3125" w:rsidRDefault="00025BE8"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Resuspend the organoids in </w:t>
      </w:r>
      <w:r w:rsidR="006710B5" w:rsidRPr="007A3125">
        <w:rPr>
          <w:rFonts w:ascii="Calibri" w:hAnsi="Calibri" w:cs="Calibri"/>
          <w:sz w:val="24"/>
          <w:szCs w:val="24"/>
          <w:highlight w:val="yellow"/>
          <w:lang w:val="en-US"/>
        </w:rPr>
        <w:t>5</w:t>
      </w:r>
      <w:r w:rsidRPr="007A3125">
        <w:rPr>
          <w:rFonts w:ascii="Calibri" w:hAnsi="Calibri" w:cs="Calibri"/>
          <w:sz w:val="24"/>
          <w:szCs w:val="24"/>
          <w:highlight w:val="yellow"/>
          <w:lang w:val="en-US"/>
        </w:rPr>
        <w:t xml:space="preserve">00 µL </w:t>
      </w:r>
      <w:r w:rsidR="00AB4277" w:rsidRPr="007A3125">
        <w:rPr>
          <w:rFonts w:ascii="Calibri" w:hAnsi="Calibri" w:cs="Calibri"/>
          <w:sz w:val="24"/>
          <w:szCs w:val="24"/>
          <w:highlight w:val="yellow"/>
          <w:lang w:val="en-US"/>
        </w:rPr>
        <w:t xml:space="preserve">of </w:t>
      </w:r>
      <w:r w:rsidRPr="007A3125">
        <w:rPr>
          <w:rFonts w:ascii="Calibri" w:hAnsi="Calibri" w:cs="Calibri"/>
          <w:sz w:val="24"/>
          <w:szCs w:val="24"/>
          <w:highlight w:val="yellow"/>
          <w:lang w:val="en-US"/>
        </w:rPr>
        <w:t>4</w:t>
      </w:r>
      <w:r w:rsidR="007A3125" w:rsidRPr="007A3125">
        <w:rPr>
          <w:rFonts w:ascii="Calibri" w:hAnsi="Calibri" w:cs="Calibri"/>
          <w:sz w:val="24"/>
          <w:szCs w:val="24"/>
          <w:highlight w:val="yellow"/>
          <w:lang w:val="en-US"/>
        </w:rPr>
        <w:t>%</w:t>
      </w:r>
      <w:r w:rsidRPr="007A3125">
        <w:rPr>
          <w:rFonts w:ascii="Calibri" w:hAnsi="Calibri" w:cs="Calibri"/>
          <w:sz w:val="24"/>
          <w:szCs w:val="24"/>
          <w:highlight w:val="yellow"/>
          <w:lang w:val="en-US"/>
        </w:rPr>
        <w:t xml:space="preserve"> PFA. Incubate for </w:t>
      </w:r>
      <w:r w:rsidR="00BF724B" w:rsidRPr="007A3125">
        <w:rPr>
          <w:rFonts w:ascii="Calibri" w:hAnsi="Calibri" w:cs="Calibri"/>
          <w:sz w:val="24"/>
          <w:szCs w:val="24"/>
          <w:highlight w:val="yellow"/>
          <w:lang w:val="en-US"/>
        </w:rPr>
        <w:t xml:space="preserve">30 </w:t>
      </w:r>
      <w:r w:rsidR="0003216A" w:rsidRPr="007A3125">
        <w:rPr>
          <w:rFonts w:ascii="Calibri" w:hAnsi="Calibri" w:cs="Calibri"/>
          <w:sz w:val="24"/>
          <w:szCs w:val="24"/>
          <w:highlight w:val="yellow"/>
          <w:lang w:val="en-US"/>
        </w:rPr>
        <w:t>min</w:t>
      </w:r>
      <w:r w:rsidRPr="007A3125">
        <w:rPr>
          <w:rFonts w:ascii="Calibri" w:hAnsi="Calibri" w:cs="Calibri"/>
          <w:sz w:val="24"/>
          <w:szCs w:val="24"/>
          <w:highlight w:val="yellow"/>
          <w:lang w:val="en-US"/>
        </w:rPr>
        <w:t xml:space="preserve"> at </w:t>
      </w:r>
      <w:r w:rsidR="00BF724B" w:rsidRPr="007A3125">
        <w:rPr>
          <w:rFonts w:ascii="Calibri" w:hAnsi="Calibri" w:cs="Calibri"/>
          <w:sz w:val="24"/>
          <w:szCs w:val="24"/>
          <w:highlight w:val="yellow"/>
          <w:lang w:val="en-US"/>
        </w:rPr>
        <w:t>room temperature</w:t>
      </w:r>
      <w:r w:rsidRPr="007A3125">
        <w:rPr>
          <w:rFonts w:ascii="Calibri" w:hAnsi="Calibri" w:cs="Calibri"/>
          <w:sz w:val="24"/>
          <w:szCs w:val="24"/>
          <w:highlight w:val="yellow"/>
          <w:lang w:val="en-US"/>
        </w:rPr>
        <w:t>.</w:t>
      </w:r>
      <w:r w:rsidR="006710B5" w:rsidRPr="007A3125">
        <w:rPr>
          <w:rFonts w:ascii="Calibri" w:hAnsi="Calibri" w:cs="Calibri"/>
          <w:sz w:val="24"/>
          <w:szCs w:val="24"/>
          <w:highlight w:val="yellow"/>
          <w:lang w:val="en-US"/>
        </w:rPr>
        <w:t xml:space="preserve"> Spin down at 350 </w:t>
      </w:r>
      <w:r w:rsidR="007A3125">
        <w:rPr>
          <w:rFonts w:ascii="Calibri" w:hAnsi="Calibri" w:cs="Calibri"/>
          <w:sz w:val="24"/>
          <w:szCs w:val="24"/>
          <w:highlight w:val="yellow"/>
          <w:lang w:val="en-US"/>
        </w:rPr>
        <w:t xml:space="preserve">x </w:t>
      </w:r>
      <w:r w:rsidR="007A3125" w:rsidRPr="007A3125">
        <w:rPr>
          <w:rFonts w:ascii="Calibri" w:hAnsi="Calibri" w:cs="Calibri"/>
          <w:i/>
          <w:iCs/>
          <w:sz w:val="24"/>
          <w:szCs w:val="24"/>
          <w:highlight w:val="yellow"/>
          <w:lang w:val="en-US"/>
        </w:rPr>
        <w:t>g</w:t>
      </w:r>
      <w:r w:rsidR="007A3125" w:rsidRPr="007A3125">
        <w:rPr>
          <w:rFonts w:ascii="Calibri" w:hAnsi="Calibri" w:cs="Calibri"/>
          <w:sz w:val="24"/>
          <w:szCs w:val="24"/>
          <w:highlight w:val="yellow"/>
          <w:lang w:val="en-US"/>
        </w:rPr>
        <w:t xml:space="preserve"> </w:t>
      </w:r>
      <w:r w:rsidR="006710B5" w:rsidRPr="007A3125">
        <w:rPr>
          <w:rFonts w:ascii="Calibri" w:hAnsi="Calibri" w:cs="Calibri"/>
          <w:sz w:val="24"/>
          <w:szCs w:val="24"/>
          <w:highlight w:val="yellow"/>
          <w:lang w:val="en-US"/>
        </w:rPr>
        <w:t xml:space="preserve">for 30 </w:t>
      </w:r>
      <w:r w:rsidR="0003216A" w:rsidRPr="007A3125">
        <w:rPr>
          <w:rFonts w:ascii="Calibri" w:hAnsi="Calibri" w:cs="Calibri"/>
          <w:sz w:val="24"/>
          <w:szCs w:val="24"/>
          <w:highlight w:val="yellow"/>
          <w:lang w:val="en-US"/>
        </w:rPr>
        <w:t>s</w:t>
      </w:r>
      <w:r w:rsidR="006710B5" w:rsidRPr="007A3125">
        <w:rPr>
          <w:rFonts w:ascii="Calibri" w:hAnsi="Calibri" w:cs="Calibri"/>
          <w:sz w:val="24"/>
          <w:szCs w:val="24"/>
          <w:highlight w:val="yellow"/>
          <w:lang w:val="en-US"/>
        </w:rPr>
        <w:t xml:space="preserve">. Remove the supernatant. </w:t>
      </w:r>
    </w:p>
    <w:p w14:paraId="5D536EAF" w14:textId="77777777" w:rsidR="007A3125" w:rsidRDefault="007A3125" w:rsidP="007A3125">
      <w:pPr>
        <w:contextualSpacing/>
        <w:rPr>
          <w:highlight w:val="yellow"/>
        </w:rPr>
      </w:pPr>
    </w:p>
    <w:p w14:paraId="41B11F9A" w14:textId="09F37EC8" w:rsidR="00225D29" w:rsidRPr="007A3125" w:rsidRDefault="00225D29" w:rsidP="007A3125">
      <w:pPr>
        <w:contextualSpacing/>
        <w:rPr>
          <w:highlight w:val="yellow"/>
        </w:rPr>
      </w:pPr>
      <w:r w:rsidRPr="007A3125">
        <w:rPr>
          <w:highlight w:val="yellow"/>
        </w:rPr>
        <w:t xml:space="preserve">NOTE: From this step onwards, </w:t>
      </w:r>
      <w:r w:rsidR="00DA18B7" w:rsidRPr="007A3125">
        <w:rPr>
          <w:highlight w:val="yellow"/>
        </w:rPr>
        <w:t xml:space="preserve">resuspend </w:t>
      </w:r>
      <w:r w:rsidRPr="007A3125">
        <w:rPr>
          <w:highlight w:val="yellow"/>
        </w:rPr>
        <w:t xml:space="preserve">organoids in the different buffers by simply adding the buffers on the pellet of organoids without touching them. </w:t>
      </w:r>
      <w:r w:rsidR="00DA18B7" w:rsidRPr="007A3125">
        <w:rPr>
          <w:highlight w:val="yellow"/>
        </w:rPr>
        <w:t>Perform a</w:t>
      </w:r>
      <w:r w:rsidR="007F55EE" w:rsidRPr="007A3125">
        <w:rPr>
          <w:highlight w:val="yellow"/>
        </w:rPr>
        <w:t xml:space="preserve">ll washing steps at room temperature. </w:t>
      </w:r>
    </w:p>
    <w:p w14:paraId="452B56F8" w14:textId="77777777" w:rsid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77F27A5C" w14:textId="77056770" w:rsidR="00025BE8" w:rsidRPr="007A3125" w:rsidRDefault="00025BE8"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Wash </w:t>
      </w:r>
      <w:r w:rsidR="006710B5" w:rsidRPr="007A3125">
        <w:rPr>
          <w:rFonts w:ascii="Calibri" w:hAnsi="Calibri" w:cs="Calibri"/>
          <w:sz w:val="24"/>
          <w:szCs w:val="24"/>
          <w:highlight w:val="yellow"/>
          <w:lang w:val="en-US"/>
        </w:rPr>
        <w:t xml:space="preserve">the organoids </w:t>
      </w:r>
      <w:r w:rsidRPr="007A3125">
        <w:rPr>
          <w:rFonts w:ascii="Calibri" w:hAnsi="Calibri" w:cs="Calibri"/>
          <w:sz w:val="24"/>
          <w:szCs w:val="24"/>
          <w:highlight w:val="yellow"/>
          <w:lang w:val="en-US"/>
        </w:rPr>
        <w:t xml:space="preserve">with </w:t>
      </w:r>
      <w:r w:rsidR="006710B5" w:rsidRPr="007A3125">
        <w:rPr>
          <w:rFonts w:ascii="Calibri" w:hAnsi="Calibri" w:cs="Calibri"/>
          <w:sz w:val="24"/>
          <w:szCs w:val="24"/>
          <w:highlight w:val="yellow"/>
          <w:lang w:val="en-US"/>
        </w:rPr>
        <w:t xml:space="preserve">1 mL of </w:t>
      </w:r>
      <w:r w:rsidRPr="007A3125">
        <w:rPr>
          <w:rFonts w:ascii="Calibri" w:hAnsi="Calibri" w:cs="Calibri"/>
          <w:sz w:val="24"/>
          <w:szCs w:val="24"/>
          <w:highlight w:val="yellow"/>
          <w:lang w:val="en-US"/>
        </w:rPr>
        <w:t xml:space="preserve">PBS for </w:t>
      </w:r>
      <w:r w:rsidR="00BF724B" w:rsidRPr="007A3125">
        <w:rPr>
          <w:rFonts w:ascii="Calibri" w:hAnsi="Calibri" w:cs="Calibri"/>
          <w:sz w:val="24"/>
          <w:szCs w:val="24"/>
          <w:highlight w:val="yellow"/>
          <w:lang w:val="en-US"/>
        </w:rPr>
        <w:t>3</w:t>
      </w:r>
      <w:r w:rsidRPr="007A3125">
        <w:rPr>
          <w:rFonts w:ascii="Calibri" w:hAnsi="Calibri" w:cs="Calibri"/>
          <w:sz w:val="24"/>
          <w:szCs w:val="24"/>
          <w:highlight w:val="yellow"/>
          <w:lang w:val="en-US"/>
        </w:rPr>
        <w:t xml:space="preserve"> </w:t>
      </w:r>
      <w:r w:rsidR="0003216A" w:rsidRPr="007A3125">
        <w:rPr>
          <w:rFonts w:ascii="Calibri" w:hAnsi="Calibri" w:cs="Calibri"/>
          <w:sz w:val="24"/>
          <w:szCs w:val="24"/>
          <w:highlight w:val="yellow"/>
          <w:lang w:val="en-US"/>
        </w:rPr>
        <w:t>min</w:t>
      </w:r>
      <w:r w:rsidRPr="007A3125">
        <w:rPr>
          <w:rFonts w:ascii="Calibri" w:hAnsi="Calibri" w:cs="Calibri"/>
          <w:sz w:val="24"/>
          <w:szCs w:val="24"/>
          <w:highlight w:val="yellow"/>
          <w:lang w:val="en-US"/>
        </w:rPr>
        <w:t xml:space="preserve">. Spin down at </w:t>
      </w:r>
      <w:r w:rsidR="006710B5" w:rsidRPr="007A3125">
        <w:rPr>
          <w:rFonts w:ascii="Calibri" w:hAnsi="Calibri" w:cs="Calibri"/>
          <w:sz w:val="24"/>
          <w:szCs w:val="24"/>
          <w:highlight w:val="yellow"/>
          <w:lang w:val="en-US"/>
        </w:rPr>
        <w:t xml:space="preserve">350 </w:t>
      </w:r>
      <w:r w:rsidR="007A3125">
        <w:rPr>
          <w:rFonts w:ascii="Calibri" w:hAnsi="Calibri" w:cs="Calibri"/>
          <w:sz w:val="24"/>
          <w:szCs w:val="24"/>
          <w:highlight w:val="yellow"/>
          <w:lang w:val="en-US"/>
        </w:rPr>
        <w:t xml:space="preserve">x </w:t>
      </w:r>
      <w:r w:rsidR="007A3125" w:rsidRPr="007A3125">
        <w:rPr>
          <w:rFonts w:ascii="Calibri" w:hAnsi="Calibri" w:cs="Calibri"/>
          <w:i/>
          <w:iCs/>
          <w:sz w:val="24"/>
          <w:szCs w:val="24"/>
          <w:highlight w:val="yellow"/>
          <w:lang w:val="en-US"/>
        </w:rPr>
        <w:t>g</w:t>
      </w:r>
      <w:r w:rsidR="007A3125" w:rsidRPr="007A3125">
        <w:rPr>
          <w:rFonts w:ascii="Calibri" w:hAnsi="Calibri" w:cs="Calibri"/>
          <w:sz w:val="24"/>
          <w:szCs w:val="24"/>
          <w:highlight w:val="yellow"/>
          <w:lang w:val="en-US"/>
        </w:rPr>
        <w:t xml:space="preserve"> </w:t>
      </w:r>
      <w:r w:rsidR="006710B5" w:rsidRPr="007A3125">
        <w:rPr>
          <w:rFonts w:ascii="Calibri" w:hAnsi="Calibri" w:cs="Calibri"/>
          <w:sz w:val="24"/>
          <w:szCs w:val="24"/>
          <w:highlight w:val="yellow"/>
          <w:lang w:val="en-US"/>
        </w:rPr>
        <w:t xml:space="preserve">for 30 </w:t>
      </w:r>
      <w:r w:rsidR="0003216A" w:rsidRPr="007A3125">
        <w:rPr>
          <w:rFonts w:ascii="Calibri" w:hAnsi="Calibri" w:cs="Calibri"/>
          <w:sz w:val="24"/>
          <w:szCs w:val="24"/>
          <w:highlight w:val="yellow"/>
          <w:lang w:val="en-US"/>
        </w:rPr>
        <w:t>s</w:t>
      </w:r>
      <w:r w:rsidR="006710B5" w:rsidRPr="007A3125">
        <w:rPr>
          <w:rFonts w:ascii="Calibri" w:hAnsi="Calibri" w:cs="Calibri"/>
          <w:sz w:val="24"/>
          <w:szCs w:val="24"/>
          <w:highlight w:val="yellow"/>
          <w:lang w:val="en-US"/>
        </w:rPr>
        <w:t xml:space="preserve">. Remove the supernatant. </w:t>
      </w:r>
    </w:p>
    <w:p w14:paraId="579D2326" w14:textId="77777777" w:rsidR="007A3125" w:rsidRP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2C4D0D2A" w14:textId="39644AFA" w:rsidR="00025BE8" w:rsidRPr="007A3125" w:rsidRDefault="00025BE8" w:rsidP="007A3125">
      <w:pPr>
        <w:pStyle w:val="ListParagraph"/>
        <w:spacing w:after="0" w:line="240" w:lineRule="auto"/>
        <w:ind w:left="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PAUSE: Fixed organoids can be kept in PBS at </w:t>
      </w:r>
      <w:r w:rsidR="004D2E8E" w:rsidRPr="007A3125">
        <w:rPr>
          <w:rFonts w:ascii="Calibri" w:hAnsi="Calibri" w:cs="Calibri"/>
          <w:sz w:val="24"/>
          <w:szCs w:val="24"/>
          <w:highlight w:val="yellow"/>
          <w:lang w:val="en-US"/>
        </w:rPr>
        <w:t>4 °C</w:t>
      </w:r>
      <w:r w:rsidRPr="007A3125">
        <w:rPr>
          <w:rFonts w:ascii="Calibri" w:hAnsi="Calibri" w:cs="Calibri"/>
          <w:sz w:val="24"/>
          <w:szCs w:val="24"/>
          <w:highlight w:val="yellow"/>
          <w:lang w:val="en-US"/>
        </w:rPr>
        <w:t xml:space="preserve"> for </w:t>
      </w:r>
      <w:r w:rsidR="00543583" w:rsidRPr="007A3125">
        <w:rPr>
          <w:rFonts w:ascii="Calibri" w:hAnsi="Calibri" w:cs="Calibri"/>
          <w:sz w:val="24"/>
          <w:szCs w:val="24"/>
          <w:highlight w:val="yellow"/>
          <w:lang w:val="en-US"/>
        </w:rPr>
        <w:t>a</w:t>
      </w:r>
      <w:r w:rsidR="004E04A8" w:rsidRPr="007A3125">
        <w:rPr>
          <w:rFonts w:ascii="Calibri" w:hAnsi="Calibri" w:cs="Calibri"/>
          <w:sz w:val="24"/>
          <w:szCs w:val="24"/>
          <w:highlight w:val="yellow"/>
          <w:lang w:val="en-US"/>
        </w:rPr>
        <w:t>t least a</w:t>
      </w:r>
      <w:r w:rsidR="00543583" w:rsidRPr="007A3125">
        <w:rPr>
          <w:rFonts w:ascii="Calibri" w:hAnsi="Calibri" w:cs="Calibri"/>
          <w:sz w:val="24"/>
          <w:szCs w:val="24"/>
          <w:highlight w:val="yellow"/>
          <w:lang w:val="en-US"/>
        </w:rPr>
        <w:t xml:space="preserve"> </w:t>
      </w:r>
      <w:r w:rsidR="00340424" w:rsidRPr="007A3125">
        <w:rPr>
          <w:rFonts w:ascii="Calibri" w:hAnsi="Calibri" w:cs="Calibri"/>
          <w:sz w:val="24"/>
          <w:szCs w:val="24"/>
          <w:highlight w:val="yellow"/>
          <w:lang w:val="en-US"/>
        </w:rPr>
        <w:t>week</w:t>
      </w:r>
      <w:r w:rsidRPr="007A3125">
        <w:rPr>
          <w:rFonts w:ascii="Calibri" w:hAnsi="Calibri" w:cs="Calibri"/>
          <w:sz w:val="24"/>
          <w:szCs w:val="24"/>
          <w:highlight w:val="yellow"/>
          <w:lang w:val="en-US"/>
        </w:rPr>
        <w:t>.</w:t>
      </w:r>
    </w:p>
    <w:p w14:paraId="00045E29" w14:textId="77777777" w:rsidR="007A3125" w:rsidRP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22FED3E9" w14:textId="26F7805E" w:rsidR="00025BE8" w:rsidRPr="007A3125" w:rsidRDefault="00225D29"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Permeabilize the organoids by r</w:t>
      </w:r>
      <w:r w:rsidR="00025BE8" w:rsidRPr="007A3125">
        <w:rPr>
          <w:rFonts w:ascii="Calibri" w:hAnsi="Calibri" w:cs="Calibri"/>
          <w:sz w:val="24"/>
          <w:szCs w:val="24"/>
          <w:highlight w:val="yellow"/>
          <w:lang w:val="en-US"/>
        </w:rPr>
        <w:t>esuspend</w:t>
      </w:r>
      <w:r w:rsidRPr="007A3125">
        <w:rPr>
          <w:rFonts w:ascii="Calibri" w:hAnsi="Calibri" w:cs="Calibri"/>
          <w:sz w:val="24"/>
          <w:szCs w:val="24"/>
          <w:highlight w:val="yellow"/>
          <w:lang w:val="en-US"/>
        </w:rPr>
        <w:t>ing them in 500 µL of PBS-Triton X100 0.3</w:t>
      </w:r>
      <w:r w:rsidR="007A3125" w:rsidRPr="007A3125">
        <w:rPr>
          <w:rFonts w:ascii="Calibri" w:hAnsi="Calibri" w:cs="Calibri"/>
          <w:sz w:val="24"/>
          <w:szCs w:val="24"/>
          <w:highlight w:val="yellow"/>
          <w:lang w:val="en-US"/>
        </w:rPr>
        <w:t>%</w:t>
      </w:r>
      <w:r w:rsidRPr="007A3125">
        <w:rPr>
          <w:rFonts w:ascii="Calibri" w:hAnsi="Calibri" w:cs="Calibri"/>
          <w:sz w:val="24"/>
          <w:szCs w:val="24"/>
          <w:highlight w:val="yellow"/>
          <w:lang w:val="en-US"/>
        </w:rPr>
        <w:t xml:space="preserve"> and incubate </w:t>
      </w:r>
      <w:r w:rsidR="00025BE8" w:rsidRPr="007A3125">
        <w:rPr>
          <w:rFonts w:ascii="Calibri" w:hAnsi="Calibri" w:cs="Calibri"/>
          <w:sz w:val="24"/>
          <w:szCs w:val="24"/>
          <w:highlight w:val="yellow"/>
          <w:lang w:val="en-US"/>
        </w:rPr>
        <w:t xml:space="preserve">for </w:t>
      </w:r>
      <w:r w:rsidRPr="007A3125">
        <w:rPr>
          <w:rFonts w:ascii="Calibri" w:hAnsi="Calibri" w:cs="Calibri"/>
          <w:sz w:val="24"/>
          <w:szCs w:val="24"/>
          <w:highlight w:val="yellow"/>
          <w:lang w:val="en-US"/>
        </w:rPr>
        <w:t>3</w:t>
      </w:r>
      <w:r w:rsidR="00025BE8" w:rsidRPr="007A3125">
        <w:rPr>
          <w:rFonts w:ascii="Calibri" w:hAnsi="Calibri" w:cs="Calibri"/>
          <w:sz w:val="24"/>
          <w:szCs w:val="24"/>
          <w:highlight w:val="yellow"/>
          <w:lang w:val="en-US"/>
        </w:rPr>
        <w:t xml:space="preserve">0 </w:t>
      </w:r>
      <w:r w:rsidR="0003216A" w:rsidRPr="007A3125">
        <w:rPr>
          <w:rFonts w:ascii="Calibri" w:hAnsi="Calibri" w:cs="Calibri"/>
          <w:sz w:val="24"/>
          <w:szCs w:val="24"/>
          <w:highlight w:val="yellow"/>
          <w:lang w:val="en-US"/>
        </w:rPr>
        <w:t>min</w:t>
      </w:r>
      <w:r w:rsidR="00025BE8" w:rsidRPr="007A3125">
        <w:rPr>
          <w:rFonts w:ascii="Calibri" w:hAnsi="Calibri" w:cs="Calibri"/>
          <w:sz w:val="24"/>
          <w:szCs w:val="24"/>
          <w:highlight w:val="yellow"/>
          <w:lang w:val="en-US"/>
        </w:rPr>
        <w:t xml:space="preserve"> </w:t>
      </w:r>
      <w:r w:rsidR="007D1606" w:rsidRPr="007A3125">
        <w:rPr>
          <w:rFonts w:ascii="Calibri" w:hAnsi="Calibri" w:cs="Calibri"/>
          <w:sz w:val="24"/>
          <w:szCs w:val="24"/>
          <w:highlight w:val="yellow"/>
          <w:lang w:val="en-US"/>
        </w:rPr>
        <w:t>at room temperature</w:t>
      </w:r>
      <w:r w:rsidR="00025BE8" w:rsidRPr="007A3125">
        <w:rPr>
          <w:rFonts w:ascii="Calibri" w:hAnsi="Calibri" w:cs="Calibri"/>
          <w:sz w:val="24"/>
          <w:szCs w:val="24"/>
          <w:highlight w:val="yellow"/>
          <w:lang w:val="en-US"/>
        </w:rPr>
        <w:t>.</w:t>
      </w:r>
      <w:r w:rsidRPr="007A3125">
        <w:rPr>
          <w:rFonts w:ascii="Calibri" w:hAnsi="Calibri" w:cs="Calibri"/>
          <w:sz w:val="24"/>
          <w:szCs w:val="24"/>
          <w:highlight w:val="yellow"/>
          <w:lang w:val="en-US"/>
        </w:rPr>
        <w:t xml:space="preserve"> Spin down the organoids at 350 g for 30 </w:t>
      </w:r>
      <w:r w:rsidR="0003216A" w:rsidRPr="007A3125">
        <w:rPr>
          <w:rFonts w:ascii="Calibri" w:hAnsi="Calibri" w:cs="Calibri"/>
          <w:sz w:val="24"/>
          <w:szCs w:val="24"/>
          <w:highlight w:val="yellow"/>
          <w:lang w:val="en-US"/>
        </w:rPr>
        <w:t>s</w:t>
      </w:r>
      <w:r w:rsidR="007D1606" w:rsidRPr="007A3125">
        <w:rPr>
          <w:rFonts w:ascii="Calibri" w:hAnsi="Calibri" w:cs="Calibri"/>
          <w:sz w:val="24"/>
          <w:szCs w:val="24"/>
          <w:highlight w:val="yellow"/>
          <w:lang w:val="en-US"/>
        </w:rPr>
        <w:t xml:space="preserve">. </w:t>
      </w:r>
    </w:p>
    <w:p w14:paraId="28A106F7" w14:textId="77777777" w:rsidR="007A3125" w:rsidRP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7A03C613" w14:textId="01AD4FF1" w:rsidR="007D1606" w:rsidRPr="007A3125" w:rsidRDefault="007D1606"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Wash the organoids</w:t>
      </w:r>
      <w:r w:rsidR="002354EA" w:rsidRPr="007A3125">
        <w:rPr>
          <w:rFonts w:ascii="Calibri" w:hAnsi="Calibri" w:cs="Calibri"/>
          <w:sz w:val="24"/>
          <w:szCs w:val="24"/>
          <w:highlight w:val="yellow"/>
          <w:lang w:val="en-US"/>
        </w:rPr>
        <w:t xml:space="preserve"> by resuspending them</w:t>
      </w:r>
      <w:r w:rsidRPr="007A3125">
        <w:rPr>
          <w:rFonts w:ascii="Calibri" w:hAnsi="Calibri" w:cs="Calibri"/>
          <w:sz w:val="24"/>
          <w:szCs w:val="24"/>
          <w:highlight w:val="yellow"/>
          <w:lang w:val="en-US"/>
        </w:rPr>
        <w:t xml:space="preserve"> with 1 mL of PBS </w:t>
      </w:r>
      <w:r w:rsidR="002354EA" w:rsidRPr="007A3125">
        <w:rPr>
          <w:rFonts w:ascii="Calibri" w:hAnsi="Calibri" w:cs="Calibri"/>
          <w:sz w:val="24"/>
          <w:szCs w:val="24"/>
          <w:highlight w:val="yellow"/>
          <w:lang w:val="en-US"/>
        </w:rPr>
        <w:t xml:space="preserve">and incubate for </w:t>
      </w:r>
      <w:r w:rsidRPr="007A3125">
        <w:rPr>
          <w:rFonts w:ascii="Calibri" w:hAnsi="Calibri" w:cs="Calibri"/>
          <w:sz w:val="24"/>
          <w:szCs w:val="24"/>
          <w:highlight w:val="yellow"/>
          <w:lang w:val="en-US"/>
        </w:rPr>
        <w:t xml:space="preserve">3 </w:t>
      </w:r>
      <w:r w:rsidR="0003216A" w:rsidRPr="007A3125">
        <w:rPr>
          <w:rFonts w:ascii="Calibri" w:hAnsi="Calibri" w:cs="Calibri"/>
          <w:sz w:val="24"/>
          <w:szCs w:val="24"/>
          <w:highlight w:val="yellow"/>
          <w:lang w:val="en-US"/>
        </w:rPr>
        <w:t>min</w:t>
      </w:r>
      <w:r w:rsidRPr="007A3125">
        <w:rPr>
          <w:rFonts w:ascii="Calibri" w:hAnsi="Calibri" w:cs="Calibri"/>
          <w:sz w:val="24"/>
          <w:szCs w:val="24"/>
          <w:highlight w:val="yellow"/>
          <w:lang w:val="en-US"/>
        </w:rPr>
        <w:t xml:space="preserve">. Spin down at 350 </w:t>
      </w:r>
      <w:r w:rsidR="007A3125" w:rsidRPr="007A3125">
        <w:rPr>
          <w:rFonts w:ascii="Calibri" w:hAnsi="Calibri" w:cs="Calibri"/>
          <w:sz w:val="24"/>
          <w:szCs w:val="24"/>
          <w:highlight w:val="yellow"/>
          <w:lang w:val="en-US"/>
        </w:rPr>
        <w:t xml:space="preserve">x </w:t>
      </w:r>
      <w:r w:rsidR="007A3125" w:rsidRPr="007A3125">
        <w:rPr>
          <w:rFonts w:ascii="Calibri" w:hAnsi="Calibri" w:cs="Calibri"/>
          <w:i/>
          <w:iCs/>
          <w:sz w:val="24"/>
          <w:szCs w:val="24"/>
          <w:highlight w:val="yellow"/>
          <w:lang w:val="en-US"/>
        </w:rPr>
        <w:t>g</w:t>
      </w:r>
      <w:r w:rsidR="007A3125" w:rsidRPr="007A3125">
        <w:rPr>
          <w:rFonts w:ascii="Calibri" w:hAnsi="Calibri" w:cs="Calibri"/>
          <w:sz w:val="24"/>
          <w:szCs w:val="24"/>
          <w:highlight w:val="yellow"/>
          <w:lang w:val="en-US"/>
        </w:rPr>
        <w:t xml:space="preserve"> </w:t>
      </w:r>
      <w:r w:rsidRPr="007A3125">
        <w:rPr>
          <w:rFonts w:ascii="Calibri" w:hAnsi="Calibri" w:cs="Calibri"/>
          <w:sz w:val="24"/>
          <w:szCs w:val="24"/>
          <w:highlight w:val="yellow"/>
          <w:lang w:val="en-US"/>
        </w:rPr>
        <w:t xml:space="preserve">for 30 </w:t>
      </w:r>
      <w:r w:rsidR="0003216A" w:rsidRPr="007A3125">
        <w:rPr>
          <w:rFonts w:ascii="Calibri" w:hAnsi="Calibri" w:cs="Calibri"/>
          <w:sz w:val="24"/>
          <w:szCs w:val="24"/>
          <w:highlight w:val="yellow"/>
          <w:lang w:val="en-US"/>
        </w:rPr>
        <w:t>s</w:t>
      </w:r>
      <w:r w:rsidRPr="007A3125">
        <w:rPr>
          <w:rFonts w:ascii="Calibri" w:hAnsi="Calibri" w:cs="Calibri"/>
          <w:sz w:val="24"/>
          <w:szCs w:val="24"/>
          <w:highlight w:val="yellow"/>
          <w:lang w:val="en-US"/>
        </w:rPr>
        <w:t>. Remove the supernatant. Repeat once.</w:t>
      </w:r>
    </w:p>
    <w:p w14:paraId="774F3FBD" w14:textId="77777777" w:rsidR="007A3125" w:rsidRP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3B6971E7" w14:textId="4512A4F6" w:rsidR="007D1606" w:rsidRPr="007A3125" w:rsidRDefault="007D1606"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Optional: </w:t>
      </w:r>
      <w:r w:rsidR="00340424" w:rsidRPr="007A3125">
        <w:rPr>
          <w:rFonts w:ascii="Calibri" w:hAnsi="Calibri" w:cs="Calibri"/>
          <w:sz w:val="24"/>
          <w:szCs w:val="24"/>
          <w:highlight w:val="yellow"/>
          <w:lang w:val="en-US"/>
        </w:rPr>
        <w:t>Resuspend</w:t>
      </w:r>
      <w:r w:rsidRPr="007A3125">
        <w:rPr>
          <w:rFonts w:ascii="Calibri" w:hAnsi="Calibri" w:cs="Calibri"/>
          <w:sz w:val="24"/>
          <w:szCs w:val="24"/>
          <w:highlight w:val="yellow"/>
          <w:lang w:val="en-US"/>
        </w:rPr>
        <w:t xml:space="preserve"> the organoids in 500 µL of ice-cold methanol.</w:t>
      </w:r>
      <w:r w:rsidR="002354EA" w:rsidRPr="007A3125">
        <w:rPr>
          <w:rFonts w:ascii="Calibri" w:hAnsi="Calibri" w:cs="Calibri"/>
          <w:sz w:val="24"/>
          <w:szCs w:val="24"/>
          <w:highlight w:val="yellow"/>
          <w:lang w:val="en-US"/>
        </w:rPr>
        <w:t xml:space="preserve"> Incubate at - 20</w:t>
      </w:r>
      <w:r w:rsidR="004D2E8E" w:rsidRPr="007A3125">
        <w:rPr>
          <w:rFonts w:ascii="Calibri" w:hAnsi="Calibri" w:cs="Calibri"/>
          <w:sz w:val="24"/>
          <w:szCs w:val="24"/>
          <w:highlight w:val="yellow"/>
          <w:lang w:val="en-US"/>
        </w:rPr>
        <w:t xml:space="preserve"> </w:t>
      </w:r>
      <w:r w:rsidR="002354EA" w:rsidRPr="007A3125">
        <w:rPr>
          <w:rFonts w:ascii="Calibri" w:hAnsi="Calibri" w:cs="Calibri"/>
          <w:sz w:val="24"/>
          <w:szCs w:val="24"/>
          <w:highlight w:val="yellow"/>
          <w:lang w:val="en-US"/>
        </w:rPr>
        <w:t xml:space="preserve">°C for 10 </w:t>
      </w:r>
      <w:r w:rsidR="0003216A" w:rsidRPr="007A3125">
        <w:rPr>
          <w:rFonts w:ascii="Calibri" w:hAnsi="Calibri" w:cs="Calibri"/>
          <w:sz w:val="24"/>
          <w:szCs w:val="24"/>
          <w:highlight w:val="yellow"/>
          <w:lang w:val="en-US"/>
        </w:rPr>
        <w:t>min</w:t>
      </w:r>
      <w:r w:rsidR="002354EA" w:rsidRPr="007A3125">
        <w:rPr>
          <w:rFonts w:ascii="Calibri" w:hAnsi="Calibri" w:cs="Calibri"/>
          <w:sz w:val="24"/>
          <w:szCs w:val="24"/>
          <w:highlight w:val="yellow"/>
          <w:lang w:val="en-US"/>
        </w:rPr>
        <w:t>.</w:t>
      </w:r>
      <w:r w:rsidRPr="007A3125">
        <w:rPr>
          <w:rFonts w:ascii="Calibri" w:hAnsi="Calibri" w:cs="Calibri"/>
          <w:sz w:val="24"/>
          <w:szCs w:val="24"/>
          <w:highlight w:val="yellow"/>
          <w:lang w:val="en-US"/>
        </w:rPr>
        <w:t xml:space="preserve"> This step </w:t>
      </w:r>
      <w:r w:rsidR="002354EA" w:rsidRPr="007A3125">
        <w:rPr>
          <w:rFonts w:ascii="Calibri" w:hAnsi="Calibri" w:cs="Calibri"/>
          <w:sz w:val="24"/>
          <w:szCs w:val="24"/>
          <w:highlight w:val="yellow"/>
          <w:lang w:val="en-US"/>
        </w:rPr>
        <w:t xml:space="preserve">may be required for the staining of specific </w:t>
      </w:r>
      <w:proofErr w:type="spellStart"/>
      <w:r w:rsidRPr="007A3125">
        <w:rPr>
          <w:rFonts w:ascii="Calibri" w:hAnsi="Calibri" w:cs="Calibri"/>
          <w:sz w:val="24"/>
          <w:szCs w:val="24"/>
          <w:highlight w:val="yellow"/>
          <w:lang w:val="en-US"/>
        </w:rPr>
        <w:t>centrosomal</w:t>
      </w:r>
      <w:proofErr w:type="spellEnd"/>
      <w:r w:rsidRPr="007A3125">
        <w:rPr>
          <w:rFonts w:ascii="Calibri" w:hAnsi="Calibri" w:cs="Calibri"/>
          <w:sz w:val="24"/>
          <w:szCs w:val="24"/>
          <w:highlight w:val="yellow"/>
          <w:lang w:val="en-US"/>
        </w:rPr>
        <w:t xml:space="preserve"> markers. </w:t>
      </w:r>
    </w:p>
    <w:p w14:paraId="020BD094" w14:textId="77777777" w:rsid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45C83012" w14:textId="74CFB989" w:rsidR="007D1606" w:rsidRPr="007A3125" w:rsidRDefault="002354EA"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Optional</w:t>
      </w:r>
      <w:r w:rsidR="00340424" w:rsidRPr="007A3125">
        <w:rPr>
          <w:rFonts w:ascii="Calibri" w:hAnsi="Calibri" w:cs="Calibri"/>
          <w:sz w:val="24"/>
          <w:szCs w:val="24"/>
          <w:highlight w:val="yellow"/>
          <w:lang w:val="en-US"/>
        </w:rPr>
        <w:t xml:space="preserve"> (if step 5 was performed)</w:t>
      </w:r>
      <w:r w:rsidRPr="007A3125">
        <w:rPr>
          <w:rFonts w:ascii="Calibri" w:hAnsi="Calibri" w:cs="Calibri"/>
          <w:sz w:val="24"/>
          <w:szCs w:val="24"/>
          <w:highlight w:val="yellow"/>
          <w:lang w:val="en-US"/>
        </w:rPr>
        <w:t xml:space="preserve">: </w:t>
      </w:r>
      <w:r w:rsidR="007D1606" w:rsidRPr="007A3125">
        <w:rPr>
          <w:rFonts w:ascii="Calibri" w:hAnsi="Calibri" w:cs="Calibri"/>
          <w:sz w:val="24"/>
          <w:szCs w:val="24"/>
          <w:highlight w:val="yellow"/>
          <w:lang w:val="en-US"/>
        </w:rPr>
        <w:t xml:space="preserve">Wash the organoids with 1 mL of PBS for 3 </w:t>
      </w:r>
      <w:r w:rsidR="0003216A" w:rsidRPr="007A3125">
        <w:rPr>
          <w:rFonts w:ascii="Calibri" w:hAnsi="Calibri" w:cs="Calibri"/>
          <w:sz w:val="24"/>
          <w:szCs w:val="24"/>
          <w:highlight w:val="yellow"/>
          <w:lang w:val="en-US"/>
        </w:rPr>
        <w:t>min</w:t>
      </w:r>
      <w:r w:rsidR="007D1606" w:rsidRPr="007A3125">
        <w:rPr>
          <w:rFonts w:ascii="Calibri" w:hAnsi="Calibri" w:cs="Calibri"/>
          <w:sz w:val="24"/>
          <w:szCs w:val="24"/>
          <w:highlight w:val="yellow"/>
          <w:lang w:val="en-US"/>
        </w:rPr>
        <w:t xml:space="preserve">. Spin down at 350 </w:t>
      </w:r>
      <w:r w:rsidR="007A3125">
        <w:rPr>
          <w:rFonts w:ascii="Calibri" w:hAnsi="Calibri" w:cs="Calibri"/>
          <w:sz w:val="24"/>
          <w:szCs w:val="24"/>
          <w:highlight w:val="yellow"/>
          <w:lang w:val="en-US"/>
        </w:rPr>
        <w:t xml:space="preserve">x </w:t>
      </w:r>
      <w:r w:rsidR="007A3125" w:rsidRPr="007A3125">
        <w:rPr>
          <w:rFonts w:ascii="Calibri" w:hAnsi="Calibri" w:cs="Calibri"/>
          <w:i/>
          <w:iCs/>
          <w:sz w:val="24"/>
          <w:szCs w:val="24"/>
          <w:highlight w:val="yellow"/>
          <w:lang w:val="en-US"/>
        </w:rPr>
        <w:t>g</w:t>
      </w:r>
      <w:r w:rsidR="007A3125" w:rsidRPr="007A3125">
        <w:rPr>
          <w:rFonts w:ascii="Calibri" w:hAnsi="Calibri" w:cs="Calibri"/>
          <w:sz w:val="24"/>
          <w:szCs w:val="24"/>
          <w:highlight w:val="yellow"/>
          <w:lang w:val="en-US"/>
        </w:rPr>
        <w:t xml:space="preserve"> </w:t>
      </w:r>
      <w:r w:rsidR="007D1606" w:rsidRPr="007A3125">
        <w:rPr>
          <w:rFonts w:ascii="Calibri" w:hAnsi="Calibri" w:cs="Calibri"/>
          <w:sz w:val="24"/>
          <w:szCs w:val="24"/>
          <w:highlight w:val="yellow"/>
          <w:lang w:val="en-US"/>
        </w:rPr>
        <w:t xml:space="preserve">for 30 </w:t>
      </w:r>
      <w:r w:rsidR="0003216A" w:rsidRPr="007A3125">
        <w:rPr>
          <w:rFonts w:ascii="Calibri" w:hAnsi="Calibri" w:cs="Calibri"/>
          <w:sz w:val="24"/>
          <w:szCs w:val="24"/>
          <w:highlight w:val="yellow"/>
          <w:lang w:val="en-US"/>
        </w:rPr>
        <w:t>s</w:t>
      </w:r>
      <w:r w:rsidR="007D1606" w:rsidRPr="007A3125">
        <w:rPr>
          <w:rFonts w:ascii="Calibri" w:hAnsi="Calibri" w:cs="Calibri"/>
          <w:sz w:val="24"/>
          <w:szCs w:val="24"/>
          <w:highlight w:val="yellow"/>
          <w:lang w:val="en-US"/>
        </w:rPr>
        <w:t>. Remove the supernatant. Repeat once.</w:t>
      </w:r>
    </w:p>
    <w:p w14:paraId="0B3EF6CD" w14:textId="77777777" w:rsid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25144858" w14:textId="14D6B087" w:rsidR="00025BE8" w:rsidRPr="007A3125" w:rsidRDefault="002354EA"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Block </w:t>
      </w:r>
      <w:r w:rsidR="00935B1F" w:rsidRPr="007A3125">
        <w:rPr>
          <w:rFonts w:ascii="Calibri" w:hAnsi="Calibri" w:cs="Calibri"/>
          <w:sz w:val="24"/>
          <w:szCs w:val="24"/>
          <w:highlight w:val="yellow"/>
          <w:lang w:val="en-US"/>
        </w:rPr>
        <w:t>non-</w:t>
      </w:r>
      <w:r w:rsidRPr="007A3125">
        <w:rPr>
          <w:rFonts w:ascii="Calibri" w:hAnsi="Calibri" w:cs="Calibri"/>
          <w:sz w:val="24"/>
          <w:szCs w:val="24"/>
          <w:highlight w:val="yellow"/>
          <w:lang w:val="en-US"/>
        </w:rPr>
        <w:t xml:space="preserve">specific antibody binding sites in organoids by resuspending them with 500 µL of </w:t>
      </w:r>
      <w:r w:rsidR="00025BE8" w:rsidRPr="007A3125">
        <w:rPr>
          <w:rFonts w:ascii="Calibri" w:hAnsi="Calibri" w:cs="Calibri"/>
          <w:sz w:val="24"/>
          <w:szCs w:val="24"/>
          <w:highlight w:val="yellow"/>
          <w:lang w:val="en-US"/>
        </w:rPr>
        <w:t>blocking</w:t>
      </w:r>
      <w:r w:rsidR="007D1606" w:rsidRPr="007A3125">
        <w:rPr>
          <w:rFonts w:ascii="Calibri" w:hAnsi="Calibri" w:cs="Calibri"/>
          <w:sz w:val="24"/>
          <w:szCs w:val="24"/>
          <w:highlight w:val="yellow"/>
          <w:lang w:val="en-US"/>
        </w:rPr>
        <w:t xml:space="preserve"> buffer (PBS, 5</w:t>
      </w:r>
      <w:r w:rsidR="007A3125" w:rsidRPr="007A3125">
        <w:rPr>
          <w:rFonts w:ascii="Calibri" w:hAnsi="Calibri" w:cs="Calibri"/>
          <w:sz w:val="24"/>
          <w:szCs w:val="24"/>
          <w:highlight w:val="yellow"/>
          <w:lang w:val="en-US"/>
        </w:rPr>
        <w:t>%</w:t>
      </w:r>
      <w:r w:rsidR="007D1606" w:rsidRPr="007A3125">
        <w:rPr>
          <w:rFonts w:ascii="Calibri" w:hAnsi="Calibri" w:cs="Calibri"/>
          <w:sz w:val="24"/>
          <w:szCs w:val="24"/>
          <w:highlight w:val="yellow"/>
          <w:lang w:val="en-US"/>
        </w:rPr>
        <w:t xml:space="preserve"> goat serum, 0.1</w:t>
      </w:r>
      <w:r w:rsidR="007A3125" w:rsidRPr="007A3125">
        <w:rPr>
          <w:rFonts w:ascii="Calibri" w:hAnsi="Calibri" w:cs="Calibri"/>
          <w:sz w:val="24"/>
          <w:szCs w:val="24"/>
          <w:highlight w:val="yellow"/>
          <w:lang w:val="en-US"/>
        </w:rPr>
        <w:t>%</w:t>
      </w:r>
      <w:r w:rsidR="007D1606" w:rsidRPr="007A3125">
        <w:rPr>
          <w:rFonts w:ascii="Calibri" w:hAnsi="Calibri" w:cs="Calibri"/>
          <w:sz w:val="24"/>
          <w:szCs w:val="24"/>
          <w:highlight w:val="yellow"/>
          <w:lang w:val="en-US"/>
        </w:rPr>
        <w:t xml:space="preserve"> Tween 20)</w:t>
      </w:r>
      <w:r w:rsidR="00025BE8" w:rsidRPr="007A3125">
        <w:rPr>
          <w:rFonts w:ascii="Calibri" w:hAnsi="Calibri" w:cs="Calibri"/>
          <w:sz w:val="24"/>
          <w:szCs w:val="24"/>
          <w:highlight w:val="yellow"/>
          <w:lang w:val="en-US"/>
        </w:rPr>
        <w:t xml:space="preserve">. Incubate </w:t>
      </w:r>
      <w:r w:rsidRPr="007A3125">
        <w:rPr>
          <w:rFonts w:ascii="Calibri" w:hAnsi="Calibri" w:cs="Calibri"/>
          <w:sz w:val="24"/>
          <w:szCs w:val="24"/>
          <w:highlight w:val="yellow"/>
          <w:lang w:val="en-US"/>
        </w:rPr>
        <w:t xml:space="preserve">1 </w:t>
      </w:r>
      <w:r w:rsidR="0003216A" w:rsidRPr="007A3125">
        <w:rPr>
          <w:rFonts w:ascii="Calibri" w:hAnsi="Calibri" w:cs="Calibri"/>
          <w:sz w:val="24"/>
          <w:szCs w:val="24"/>
          <w:highlight w:val="yellow"/>
          <w:lang w:val="en-US"/>
        </w:rPr>
        <w:t>h</w:t>
      </w:r>
      <w:r w:rsidRPr="007A3125">
        <w:rPr>
          <w:rFonts w:ascii="Calibri" w:hAnsi="Calibri" w:cs="Calibri"/>
          <w:sz w:val="24"/>
          <w:szCs w:val="24"/>
          <w:highlight w:val="yellow"/>
          <w:lang w:val="en-US"/>
        </w:rPr>
        <w:t xml:space="preserve"> and 30 </w:t>
      </w:r>
      <w:r w:rsidR="0003216A" w:rsidRPr="007A3125">
        <w:rPr>
          <w:rFonts w:ascii="Calibri" w:hAnsi="Calibri" w:cs="Calibri"/>
          <w:sz w:val="24"/>
          <w:szCs w:val="24"/>
          <w:highlight w:val="yellow"/>
          <w:lang w:val="en-US"/>
        </w:rPr>
        <w:t>min</w:t>
      </w:r>
      <w:r w:rsidR="00025BE8" w:rsidRPr="007A3125">
        <w:rPr>
          <w:rFonts w:ascii="Calibri" w:hAnsi="Calibri" w:cs="Calibri"/>
          <w:sz w:val="24"/>
          <w:szCs w:val="24"/>
          <w:highlight w:val="yellow"/>
          <w:lang w:val="en-US"/>
        </w:rPr>
        <w:t xml:space="preserve"> at</w:t>
      </w:r>
      <w:r w:rsidRPr="007A3125">
        <w:rPr>
          <w:rFonts w:ascii="Calibri" w:hAnsi="Calibri" w:cs="Calibri"/>
          <w:sz w:val="24"/>
          <w:szCs w:val="24"/>
          <w:highlight w:val="yellow"/>
          <w:lang w:val="en-US"/>
        </w:rPr>
        <w:t xml:space="preserve"> room temperature</w:t>
      </w:r>
      <w:r w:rsidR="00025BE8" w:rsidRPr="007A3125">
        <w:rPr>
          <w:rFonts w:ascii="Calibri" w:hAnsi="Calibri" w:cs="Calibri"/>
          <w:sz w:val="24"/>
          <w:szCs w:val="24"/>
          <w:highlight w:val="yellow"/>
          <w:lang w:val="en-US"/>
        </w:rPr>
        <w:t>.</w:t>
      </w:r>
      <w:r w:rsidRPr="007A3125">
        <w:rPr>
          <w:rFonts w:ascii="Calibri" w:hAnsi="Calibri" w:cs="Calibri"/>
          <w:sz w:val="24"/>
          <w:szCs w:val="24"/>
          <w:highlight w:val="yellow"/>
          <w:lang w:val="en-US"/>
        </w:rPr>
        <w:t xml:space="preserve"> Spin down at 350 g for 30 </w:t>
      </w:r>
      <w:r w:rsidR="0003216A" w:rsidRPr="007A3125">
        <w:rPr>
          <w:rFonts w:ascii="Calibri" w:hAnsi="Calibri" w:cs="Calibri"/>
          <w:sz w:val="24"/>
          <w:szCs w:val="24"/>
          <w:highlight w:val="yellow"/>
          <w:lang w:val="en-US"/>
        </w:rPr>
        <w:t>s</w:t>
      </w:r>
      <w:r w:rsidRPr="007A3125">
        <w:rPr>
          <w:rFonts w:ascii="Calibri" w:hAnsi="Calibri" w:cs="Calibri"/>
          <w:sz w:val="24"/>
          <w:szCs w:val="24"/>
          <w:highlight w:val="yellow"/>
          <w:lang w:val="en-US"/>
        </w:rPr>
        <w:t>. Remove the supernatant.</w:t>
      </w:r>
    </w:p>
    <w:p w14:paraId="269583B9" w14:textId="77777777" w:rsid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39849C97" w14:textId="5491456E" w:rsidR="002354EA" w:rsidRPr="007A3125" w:rsidRDefault="002354EA"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Wash the organoids by resuspending them with 1 mL of PBS and incubate for 3 </w:t>
      </w:r>
      <w:r w:rsidR="0003216A" w:rsidRPr="007A3125">
        <w:rPr>
          <w:rFonts w:ascii="Calibri" w:hAnsi="Calibri" w:cs="Calibri"/>
          <w:sz w:val="24"/>
          <w:szCs w:val="24"/>
          <w:highlight w:val="yellow"/>
          <w:lang w:val="en-US"/>
        </w:rPr>
        <w:t>min</w:t>
      </w:r>
      <w:r w:rsidRPr="007A3125">
        <w:rPr>
          <w:rFonts w:ascii="Calibri" w:hAnsi="Calibri" w:cs="Calibri"/>
          <w:sz w:val="24"/>
          <w:szCs w:val="24"/>
          <w:highlight w:val="yellow"/>
          <w:lang w:val="en-US"/>
        </w:rPr>
        <w:t xml:space="preserve">. Spin down at 350 </w:t>
      </w:r>
      <w:r w:rsidR="007A3125">
        <w:rPr>
          <w:rFonts w:ascii="Calibri" w:hAnsi="Calibri" w:cs="Calibri"/>
          <w:sz w:val="24"/>
          <w:szCs w:val="24"/>
          <w:highlight w:val="yellow"/>
          <w:lang w:val="en-US"/>
        </w:rPr>
        <w:t xml:space="preserve">x </w:t>
      </w:r>
      <w:r w:rsidR="007A3125" w:rsidRPr="007A3125">
        <w:rPr>
          <w:rFonts w:ascii="Calibri" w:hAnsi="Calibri" w:cs="Calibri"/>
          <w:i/>
          <w:iCs/>
          <w:sz w:val="24"/>
          <w:szCs w:val="24"/>
          <w:highlight w:val="yellow"/>
          <w:lang w:val="en-US"/>
        </w:rPr>
        <w:t>g</w:t>
      </w:r>
      <w:r w:rsidR="007A3125" w:rsidRPr="007A3125">
        <w:rPr>
          <w:rFonts w:ascii="Calibri" w:hAnsi="Calibri" w:cs="Calibri"/>
          <w:sz w:val="24"/>
          <w:szCs w:val="24"/>
          <w:highlight w:val="yellow"/>
          <w:lang w:val="en-US"/>
        </w:rPr>
        <w:t xml:space="preserve"> </w:t>
      </w:r>
      <w:r w:rsidRPr="007A3125">
        <w:rPr>
          <w:rFonts w:ascii="Calibri" w:hAnsi="Calibri" w:cs="Calibri"/>
          <w:sz w:val="24"/>
          <w:szCs w:val="24"/>
          <w:highlight w:val="yellow"/>
          <w:lang w:val="en-US"/>
        </w:rPr>
        <w:t xml:space="preserve">for 30 </w:t>
      </w:r>
      <w:r w:rsidR="0003216A" w:rsidRPr="007A3125">
        <w:rPr>
          <w:rFonts w:ascii="Calibri" w:hAnsi="Calibri" w:cs="Calibri"/>
          <w:sz w:val="24"/>
          <w:szCs w:val="24"/>
          <w:highlight w:val="yellow"/>
          <w:lang w:val="en-US"/>
        </w:rPr>
        <w:t>s</w:t>
      </w:r>
      <w:r w:rsidRPr="007A3125">
        <w:rPr>
          <w:rFonts w:ascii="Calibri" w:hAnsi="Calibri" w:cs="Calibri"/>
          <w:sz w:val="24"/>
          <w:szCs w:val="24"/>
          <w:highlight w:val="yellow"/>
          <w:lang w:val="en-US"/>
        </w:rPr>
        <w:t>. Remove the supernatant.</w:t>
      </w:r>
    </w:p>
    <w:p w14:paraId="75DE1F89" w14:textId="77777777" w:rsidR="007A3125" w:rsidRDefault="007A3125" w:rsidP="007A3125">
      <w:pPr>
        <w:pStyle w:val="ListParagraph"/>
        <w:spacing w:after="0" w:line="240" w:lineRule="auto"/>
        <w:ind w:left="0"/>
        <w:jc w:val="both"/>
        <w:rPr>
          <w:rFonts w:ascii="Calibri" w:hAnsi="Calibri" w:cs="Calibri"/>
          <w:b/>
          <w:sz w:val="24"/>
          <w:szCs w:val="24"/>
          <w:highlight w:val="yellow"/>
          <w:lang w:val="en-US"/>
        </w:rPr>
      </w:pPr>
    </w:p>
    <w:p w14:paraId="16282260" w14:textId="4576B3D7" w:rsidR="00025BE8" w:rsidRPr="007A3125" w:rsidRDefault="00935B1F" w:rsidP="007A3125">
      <w:pPr>
        <w:pStyle w:val="ListParagraph"/>
        <w:numPr>
          <w:ilvl w:val="0"/>
          <w:numId w:val="21"/>
        </w:numPr>
        <w:spacing w:after="0" w:line="240" w:lineRule="auto"/>
        <w:ind w:left="0" w:firstLine="0"/>
        <w:jc w:val="both"/>
        <w:rPr>
          <w:rFonts w:ascii="Calibri" w:hAnsi="Calibri" w:cs="Calibri"/>
          <w:b/>
          <w:sz w:val="24"/>
          <w:szCs w:val="24"/>
          <w:highlight w:val="yellow"/>
          <w:lang w:val="en-US"/>
        </w:rPr>
      </w:pPr>
      <w:r w:rsidRPr="007A3125">
        <w:rPr>
          <w:rFonts w:ascii="Calibri" w:hAnsi="Calibri" w:cs="Calibri"/>
          <w:b/>
          <w:sz w:val="24"/>
          <w:szCs w:val="24"/>
          <w:highlight w:val="yellow"/>
          <w:lang w:val="en-US"/>
        </w:rPr>
        <w:t>Labelling</w:t>
      </w:r>
    </w:p>
    <w:p w14:paraId="1CBB7E84" w14:textId="77777777" w:rsidR="00025BE8" w:rsidRPr="007A3125" w:rsidRDefault="00025BE8" w:rsidP="007A3125">
      <w:pPr>
        <w:contextualSpacing/>
        <w:rPr>
          <w:highlight w:val="yellow"/>
        </w:rPr>
      </w:pPr>
    </w:p>
    <w:p w14:paraId="5FF145EC" w14:textId="2ECBD77F" w:rsidR="00025BE8" w:rsidRPr="007A3125" w:rsidRDefault="00025BE8"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Resuspend the organoids </w:t>
      </w:r>
      <w:r w:rsidR="008E4458" w:rsidRPr="007A3125">
        <w:rPr>
          <w:rFonts w:ascii="Calibri" w:hAnsi="Calibri" w:cs="Calibri"/>
          <w:sz w:val="24"/>
          <w:szCs w:val="24"/>
          <w:highlight w:val="yellow"/>
          <w:lang w:val="en-US"/>
        </w:rPr>
        <w:t xml:space="preserve">with 200 µL of blocking buffer </w:t>
      </w:r>
      <w:r w:rsidRPr="007A3125">
        <w:rPr>
          <w:rFonts w:ascii="Calibri" w:hAnsi="Calibri" w:cs="Calibri"/>
          <w:sz w:val="24"/>
          <w:szCs w:val="24"/>
          <w:highlight w:val="yellow"/>
          <w:lang w:val="en-US"/>
        </w:rPr>
        <w:t>with</w:t>
      </w:r>
      <w:r w:rsidR="00935B1F" w:rsidRPr="007A3125">
        <w:rPr>
          <w:rFonts w:ascii="Calibri" w:hAnsi="Calibri" w:cs="Calibri"/>
          <w:sz w:val="24"/>
          <w:szCs w:val="24"/>
          <w:highlight w:val="yellow"/>
          <w:lang w:val="en-US"/>
        </w:rPr>
        <w:t xml:space="preserve"> diluted</w:t>
      </w:r>
      <w:r w:rsidRPr="007A3125">
        <w:rPr>
          <w:rFonts w:ascii="Calibri" w:hAnsi="Calibri" w:cs="Calibri"/>
          <w:sz w:val="24"/>
          <w:szCs w:val="24"/>
          <w:highlight w:val="yellow"/>
          <w:lang w:val="en-US"/>
        </w:rPr>
        <w:t xml:space="preserve"> primary antibodies and incubate overnight at </w:t>
      </w:r>
      <w:r w:rsidR="004D2E8E" w:rsidRPr="007A3125">
        <w:rPr>
          <w:rFonts w:ascii="Calibri" w:hAnsi="Calibri" w:cs="Calibri"/>
          <w:sz w:val="24"/>
          <w:szCs w:val="24"/>
          <w:highlight w:val="yellow"/>
          <w:lang w:val="en-US"/>
        </w:rPr>
        <w:t>4 °C</w:t>
      </w:r>
      <w:r w:rsidRPr="007A3125">
        <w:rPr>
          <w:rFonts w:ascii="Calibri" w:hAnsi="Calibri" w:cs="Calibri"/>
          <w:sz w:val="24"/>
          <w:szCs w:val="24"/>
          <w:highlight w:val="yellow"/>
          <w:lang w:val="en-US"/>
        </w:rPr>
        <w:t xml:space="preserve"> with mild shaking (60 rpm on a horizontal shaker). </w:t>
      </w:r>
      <w:r w:rsidR="007A3125">
        <w:rPr>
          <w:rFonts w:ascii="Calibri" w:hAnsi="Calibri" w:cs="Calibri"/>
          <w:sz w:val="24"/>
          <w:szCs w:val="24"/>
          <w:highlight w:val="yellow"/>
          <w:lang w:val="en-US"/>
        </w:rPr>
        <w:t>Place the</w:t>
      </w:r>
      <w:r w:rsidR="008E4458" w:rsidRPr="007A3125">
        <w:rPr>
          <w:rFonts w:ascii="Calibri" w:hAnsi="Calibri" w:cs="Calibri"/>
          <w:sz w:val="24"/>
          <w:szCs w:val="24"/>
          <w:highlight w:val="yellow"/>
          <w:lang w:val="en-US"/>
        </w:rPr>
        <w:t xml:space="preserve"> tubes with a 45° angle with the horizontal plan of the shaker</w:t>
      </w:r>
      <w:r w:rsidR="00935B1F" w:rsidRPr="007A3125">
        <w:rPr>
          <w:rFonts w:ascii="Calibri" w:hAnsi="Calibri" w:cs="Calibri"/>
          <w:sz w:val="24"/>
          <w:szCs w:val="24"/>
          <w:highlight w:val="yellow"/>
          <w:lang w:val="en-US"/>
        </w:rPr>
        <w:t>. It will maintain the organoids</w:t>
      </w:r>
      <w:r w:rsidR="008E4458" w:rsidRPr="007A3125">
        <w:rPr>
          <w:rFonts w:ascii="Calibri" w:hAnsi="Calibri" w:cs="Calibri"/>
          <w:sz w:val="24"/>
          <w:szCs w:val="24"/>
          <w:highlight w:val="yellow"/>
          <w:lang w:val="en-US"/>
        </w:rPr>
        <w:t xml:space="preserve"> at the bottom of the tubes</w:t>
      </w:r>
      <w:r w:rsidR="00935B1F" w:rsidRPr="007A3125">
        <w:rPr>
          <w:rFonts w:ascii="Calibri" w:hAnsi="Calibri" w:cs="Calibri"/>
          <w:sz w:val="24"/>
          <w:szCs w:val="24"/>
          <w:highlight w:val="yellow"/>
          <w:lang w:val="en-US"/>
        </w:rPr>
        <w:t xml:space="preserve"> in the staining buffer. </w:t>
      </w:r>
    </w:p>
    <w:p w14:paraId="21EBA7A5" w14:textId="77777777" w:rsid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738504C8" w14:textId="4B071B48" w:rsidR="008E4458" w:rsidRPr="007A3125" w:rsidRDefault="008E4458"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Wash the organoids by resuspending them with 1 mL of PBS and incubate for </w:t>
      </w:r>
      <w:r w:rsidR="00935B1F" w:rsidRPr="007A3125">
        <w:rPr>
          <w:rFonts w:ascii="Calibri" w:hAnsi="Calibri" w:cs="Calibri"/>
          <w:sz w:val="24"/>
          <w:szCs w:val="24"/>
          <w:highlight w:val="yellow"/>
          <w:lang w:val="en-US"/>
        </w:rPr>
        <w:t>5</w:t>
      </w:r>
      <w:r w:rsidRPr="007A3125">
        <w:rPr>
          <w:rFonts w:ascii="Calibri" w:hAnsi="Calibri" w:cs="Calibri"/>
          <w:sz w:val="24"/>
          <w:szCs w:val="24"/>
          <w:highlight w:val="yellow"/>
          <w:lang w:val="en-US"/>
        </w:rPr>
        <w:t xml:space="preserve"> </w:t>
      </w:r>
      <w:r w:rsidR="0003216A" w:rsidRPr="007A3125">
        <w:rPr>
          <w:rFonts w:ascii="Calibri" w:hAnsi="Calibri" w:cs="Calibri"/>
          <w:sz w:val="24"/>
          <w:szCs w:val="24"/>
          <w:highlight w:val="yellow"/>
          <w:lang w:val="en-US"/>
        </w:rPr>
        <w:t>min</w:t>
      </w:r>
      <w:r w:rsidRPr="007A3125">
        <w:rPr>
          <w:rFonts w:ascii="Calibri" w:hAnsi="Calibri" w:cs="Calibri"/>
          <w:sz w:val="24"/>
          <w:szCs w:val="24"/>
          <w:highlight w:val="yellow"/>
          <w:lang w:val="en-US"/>
        </w:rPr>
        <w:t xml:space="preserve">. Spin down at 350 </w:t>
      </w:r>
      <w:r w:rsidR="007A3125">
        <w:rPr>
          <w:rFonts w:ascii="Calibri" w:hAnsi="Calibri" w:cs="Calibri"/>
          <w:sz w:val="24"/>
          <w:szCs w:val="24"/>
          <w:highlight w:val="yellow"/>
          <w:lang w:val="en-US"/>
        </w:rPr>
        <w:t xml:space="preserve">x </w:t>
      </w:r>
      <w:r w:rsidR="007A3125" w:rsidRPr="007A3125">
        <w:rPr>
          <w:rFonts w:ascii="Calibri" w:hAnsi="Calibri" w:cs="Calibri"/>
          <w:i/>
          <w:iCs/>
          <w:sz w:val="24"/>
          <w:szCs w:val="24"/>
          <w:highlight w:val="yellow"/>
          <w:lang w:val="en-US"/>
        </w:rPr>
        <w:t>g</w:t>
      </w:r>
      <w:r w:rsidR="007A3125" w:rsidRPr="007A3125">
        <w:rPr>
          <w:rFonts w:ascii="Calibri" w:hAnsi="Calibri" w:cs="Calibri"/>
          <w:sz w:val="24"/>
          <w:szCs w:val="24"/>
          <w:highlight w:val="yellow"/>
          <w:lang w:val="en-US"/>
        </w:rPr>
        <w:t xml:space="preserve"> </w:t>
      </w:r>
      <w:r w:rsidRPr="007A3125">
        <w:rPr>
          <w:rFonts w:ascii="Calibri" w:hAnsi="Calibri" w:cs="Calibri"/>
          <w:sz w:val="24"/>
          <w:szCs w:val="24"/>
          <w:highlight w:val="yellow"/>
          <w:lang w:val="en-US"/>
        </w:rPr>
        <w:t xml:space="preserve">for 30 </w:t>
      </w:r>
      <w:r w:rsidR="0003216A" w:rsidRPr="007A3125">
        <w:rPr>
          <w:rFonts w:ascii="Calibri" w:hAnsi="Calibri" w:cs="Calibri"/>
          <w:sz w:val="24"/>
          <w:szCs w:val="24"/>
          <w:highlight w:val="yellow"/>
          <w:lang w:val="en-US"/>
        </w:rPr>
        <w:t>s</w:t>
      </w:r>
      <w:r w:rsidRPr="007A3125">
        <w:rPr>
          <w:rFonts w:ascii="Calibri" w:hAnsi="Calibri" w:cs="Calibri"/>
          <w:sz w:val="24"/>
          <w:szCs w:val="24"/>
          <w:highlight w:val="yellow"/>
          <w:lang w:val="en-US"/>
        </w:rPr>
        <w:t xml:space="preserve">. Remove the supernatant. Repeat twice. </w:t>
      </w:r>
    </w:p>
    <w:p w14:paraId="7A3EE422" w14:textId="77777777" w:rsidR="007A3125" w:rsidRDefault="007A3125" w:rsidP="007A3125">
      <w:pPr>
        <w:contextualSpacing/>
        <w:rPr>
          <w:highlight w:val="yellow"/>
        </w:rPr>
      </w:pPr>
    </w:p>
    <w:p w14:paraId="11FECE97" w14:textId="36C20118" w:rsidR="00A0284B" w:rsidRPr="007A3125" w:rsidRDefault="00025BE8" w:rsidP="007A3125">
      <w:pPr>
        <w:contextualSpacing/>
        <w:rPr>
          <w:highlight w:val="yellow"/>
        </w:rPr>
      </w:pPr>
      <w:r w:rsidRPr="007A3125">
        <w:rPr>
          <w:highlight w:val="yellow"/>
        </w:rPr>
        <w:t xml:space="preserve">NOTE: </w:t>
      </w:r>
      <w:r w:rsidR="008E4458" w:rsidRPr="007A3125">
        <w:rPr>
          <w:highlight w:val="yellow"/>
        </w:rPr>
        <w:t>Some organoids in the last step may stick to the side of the tube</w:t>
      </w:r>
      <w:r w:rsidR="00F618AB" w:rsidRPr="007A3125">
        <w:rPr>
          <w:highlight w:val="yellow"/>
        </w:rPr>
        <w:t>, resulting in organoid loss during aspiration of the supernatant after centrifugation, adding 0.</w:t>
      </w:r>
      <w:r w:rsidR="00FE6CBD" w:rsidRPr="007A3125">
        <w:rPr>
          <w:highlight w:val="yellow"/>
        </w:rPr>
        <w:t>2</w:t>
      </w:r>
      <w:r w:rsidR="007A3125" w:rsidRPr="007A3125">
        <w:rPr>
          <w:highlight w:val="yellow"/>
        </w:rPr>
        <w:t>%</w:t>
      </w:r>
      <w:r w:rsidR="00F618AB" w:rsidRPr="007A3125">
        <w:rPr>
          <w:highlight w:val="yellow"/>
        </w:rPr>
        <w:t xml:space="preserve"> </w:t>
      </w:r>
      <w:r w:rsidR="00935B1F" w:rsidRPr="007A3125">
        <w:rPr>
          <w:highlight w:val="yellow"/>
        </w:rPr>
        <w:t>(</w:t>
      </w:r>
      <w:r w:rsidR="00FE6CBD" w:rsidRPr="007A3125">
        <w:rPr>
          <w:highlight w:val="yellow"/>
        </w:rPr>
        <w:t>w</w:t>
      </w:r>
      <w:r w:rsidR="00935B1F" w:rsidRPr="007A3125">
        <w:rPr>
          <w:highlight w:val="yellow"/>
        </w:rPr>
        <w:t xml:space="preserve">/v) </w:t>
      </w:r>
      <w:r w:rsidR="00FE6CBD" w:rsidRPr="007A3125">
        <w:rPr>
          <w:highlight w:val="yellow"/>
        </w:rPr>
        <w:t xml:space="preserve">bovine serum </w:t>
      </w:r>
      <w:r w:rsidR="007A3125" w:rsidRPr="007A3125">
        <w:rPr>
          <w:highlight w:val="yellow"/>
        </w:rPr>
        <w:t>albumin</w:t>
      </w:r>
      <w:r w:rsidR="00F618AB" w:rsidRPr="007A3125">
        <w:rPr>
          <w:highlight w:val="yellow"/>
        </w:rPr>
        <w:t xml:space="preserve"> </w:t>
      </w:r>
      <w:r w:rsidR="00FE6CBD" w:rsidRPr="007A3125">
        <w:rPr>
          <w:highlight w:val="yellow"/>
        </w:rPr>
        <w:t xml:space="preserve">(BSA) </w:t>
      </w:r>
      <w:r w:rsidR="00F618AB" w:rsidRPr="007A3125">
        <w:rPr>
          <w:highlight w:val="yellow"/>
        </w:rPr>
        <w:t>to the PBS in the washing step</w:t>
      </w:r>
      <w:r w:rsidR="007F55EE" w:rsidRPr="007A3125">
        <w:rPr>
          <w:highlight w:val="yellow"/>
        </w:rPr>
        <w:t>s</w:t>
      </w:r>
      <w:r w:rsidR="00F618AB" w:rsidRPr="007A3125">
        <w:rPr>
          <w:highlight w:val="yellow"/>
        </w:rPr>
        <w:t xml:space="preserve"> may reduce organoid loss. </w:t>
      </w:r>
    </w:p>
    <w:p w14:paraId="3B635B05" w14:textId="77777777" w:rsid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444F5C8C" w14:textId="6D28CD9E" w:rsidR="00760CAD" w:rsidRPr="007A3125" w:rsidRDefault="008E4458"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Resuspend the organoids with 200 µL of blocking buffer with secondary antibodies and incubate </w:t>
      </w:r>
      <w:r w:rsidR="00A0284B" w:rsidRPr="007A3125">
        <w:rPr>
          <w:rFonts w:ascii="Calibri" w:hAnsi="Calibri" w:cs="Calibri"/>
          <w:sz w:val="24"/>
          <w:szCs w:val="24"/>
          <w:highlight w:val="yellow"/>
          <w:lang w:val="en-US"/>
        </w:rPr>
        <w:t xml:space="preserve">for 1 </w:t>
      </w:r>
      <w:r w:rsidR="0003216A" w:rsidRPr="007A3125">
        <w:rPr>
          <w:rFonts w:ascii="Calibri" w:hAnsi="Calibri" w:cs="Calibri"/>
          <w:sz w:val="24"/>
          <w:szCs w:val="24"/>
          <w:highlight w:val="yellow"/>
          <w:lang w:val="en-US"/>
        </w:rPr>
        <w:t>h</w:t>
      </w:r>
      <w:r w:rsidR="00A0284B" w:rsidRPr="007A3125">
        <w:rPr>
          <w:rFonts w:ascii="Calibri" w:hAnsi="Calibri" w:cs="Calibri"/>
          <w:sz w:val="24"/>
          <w:szCs w:val="24"/>
          <w:highlight w:val="yellow"/>
          <w:lang w:val="en-US"/>
        </w:rPr>
        <w:t xml:space="preserve"> and 30 </w:t>
      </w:r>
      <w:r w:rsidR="0003216A" w:rsidRPr="007A3125">
        <w:rPr>
          <w:rFonts w:ascii="Calibri" w:hAnsi="Calibri" w:cs="Calibri"/>
          <w:sz w:val="24"/>
          <w:szCs w:val="24"/>
          <w:highlight w:val="yellow"/>
          <w:lang w:val="en-US"/>
        </w:rPr>
        <w:t>min</w:t>
      </w:r>
      <w:r w:rsidR="00A0284B" w:rsidRPr="007A3125">
        <w:rPr>
          <w:rFonts w:ascii="Calibri" w:hAnsi="Calibri" w:cs="Calibri"/>
          <w:sz w:val="24"/>
          <w:szCs w:val="24"/>
          <w:highlight w:val="yellow"/>
          <w:lang w:val="en-US"/>
        </w:rPr>
        <w:t xml:space="preserve"> with mild shaking (60 rpm on a horizontal shaker). </w:t>
      </w:r>
      <w:r w:rsidR="00283506" w:rsidRPr="007A3125">
        <w:rPr>
          <w:rFonts w:ascii="Calibri" w:hAnsi="Calibri" w:cs="Calibri"/>
          <w:sz w:val="24"/>
          <w:szCs w:val="24"/>
          <w:highlight w:val="yellow"/>
          <w:lang w:val="en-US"/>
        </w:rPr>
        <w:t>Place t</w:t>
      </w:r>
      <w:r w:rsidR="00A0284B" w:rsidRPr="007A3125">
        <w:rPr>
          <w:rFonts w:ascii="Calibri" w:hAnsi="Calibri" w:cs="Calibri"/>
          <w:sz w:val="24"/>
          <w:szCs w:val="24"/>
          <w:highlight w:val="yellow"/>
          <w:lang w:val="en-US"/>
        </w:rPr>
        <w:t>he tubes with a 45° angle with the horizontal plan of the shaker</w:t>
      </w:r>
      <w:r w:rsidR="00935B1F" w:rsidRPr="007A3125">
        <w:rPr>
          <w:rFonts w:ascii="Calibri" w:hAnsi="Calibri" w:cs="Calibri"/>
          <w:sz w:val="24"/>
          <w:szCs w:val="24"/>
          <w:highlight w:val="yellow"/>
          <w:lang w:val="en-US"/>
        </w:rPr>
        <w:t>. It will maintain the organoids at the bottom of the tubes in the staining buffer.</w:t>
      </w:r>
    </w:p>
    <w:p w14:paraId="3D9F65B9" w14:textId="77777777" w:rsidR="007A3125" w:rsidRDefault="007A3125" w:rsidP="007A3125">
      <w:pPr>
        <w:contextualSpacing/>
        <w:rPr>
          <w:highlight w:val="yellow"/>
        </w:rPr>
      </w:pPr>
    </w:p>
    <w:p w14:paraId="589FFE59" w14:textId="53429D75" w:rsidR="004E04A8" w:rsidRPr="007A3125" w:rsidRDefault="004E04A8" w:rsidP="007A3125">
      <w:pPr>
        <w:contextualSpacing/>
        <w:rPr>
          <w:highlight w:val="yellow"/>
        </w:rPr>
      </w:pPr>
      <w:r w:rsidRPr="007A3125">
        <w:rPr>
          <w:highlight w:val="yellow"/>
        </w:rPr>
        <w:t xml:space="preserve">NOTE: Hoechst </w:t>
      </w:r>
      <w:r w:rsidR="006B2FC6" w:rsidRPr="007A3125">
        <w:rPr>
          <w:highlight w:val="yellow"/>
        </w:rPr>
        <w:t>(or other nuclear dyes, such as DAPI</w:t>
      </w:r>
      <w:r w:rsidR="00445C38" w:rsidRPr="007A3125">
        <w:rPr>
          <w:highlight w:val="yellow"/>
        </w:rPr>
        <w:t xml:space="preserve"> or DRAQ5</w:t>
      </w:r>
      <w:r w:rsidR="006B2FC6" w:rsidRPr="007A3125">
        <w:rPr>
          <w:highlight w:val="yellow"/>
        </w:rPr>
        <w:t xml:space="preserve">) </w:t>
      </w:r>
      <w:r w:rsidRPr="007A3125">
        <w:rPr>
          <w:highlight w:val="yellow"/>
        </w:rPr>
        <w:t xml:space="preserve">can be added to the buffer with secondary antibodies. </w:t>
      </w:r>
    </w:p>
    <w:p w14:paraId="2FFEBD2B" w14:textId="77777777" w:rsid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5015BF67" w14:textId="77A5E7EE" w:rsidR="00760CAD" w:rsidRPr="007A3125" w:rsidRDefault="00A0284B"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Wash the organoids by resuspending them with 1 mL of PBS and incubate for </w:t>
      </w:r>
      <w:r w:rsidR="00052BFF" w:rsidRPr="007A3125">
        <w:rPr>
          <w:rFonts w:ascii="Calibri" w:hAnsi="Calibri" w:cs="Calibri"/>
          <w:sz w:val="24"/>
          <w:szCs w:val="24"/>
          <w:highlight w:val="yellow"/>
          <w:lang w:val="en-US"/>
        </w:rPr>
        <w:t>5</w:t>
      </w:r>
      <w:r w:rsidRPr="007A3125">
        <w:rPr>
          <w:rFonts w:ascii="Calibri" w:hAnsi="Calibri" w:cs="Calibri"/>
          <w:sz w:val="24"/>
          <w:szCs w:val="24"/>
          <w:highlight w:val="yellow"/>
          <w:lang w:val="en-US"/>
        </w:rPr>
        <w:t xml:space="preserve"> </w:t>
      </w:r>
      <w:r w:rsidR="0003216A" w:rsidRPr="007A3125">
        <w:rPr>
          <w:rFonts w:ascii="Calibri" w:hAnsi="Calibri" w:cs="Calibri"/>
          <w:sz w:val="24"/>
          <w:szCs w:val="24"/>
          <w:highlight w:val="yellow"/>
          <w:lang w:val="en-US"/>
        </w:rPr>
        <w:t>min</w:t>
      </w:r>
      <w:r w:rsidRPr="007A3125">
        <w:rPr>
          <w:rFonts w:ascii="Calibri" w:hAnsi="Calibri" w:cs="Calibri"/>
          <w:sz w:val="24"/>
          <w:szCs w:val="24"/>
          <w:highlight w:val="yellow"/>
          <w:lang w:val="en-US"/>
        </w:rPr>
        <w:t xml:space="preserve">. Spin down at 350 </w:t>
      </w:r>
      <w:r w:rsidR="007A3125">
        <w:rPr>
          <w:rFonts w:ascii="Calibri" w:hAnsi="Calibri" w:cs="Calibri"/>
          <w:sz w:val="24"/>
          <w:szCs w:val="24"/>
          <w:highlight w:val="yellow"/>
          <w:lang w:val="en-US"/>
        </w:rPr>
        <w:t xml:space="preserve">x </w:t>
      </w:r>
      <w:r w:rsidR="007A3125" w:rsidRPr="007A3125">
        <w:rPr>
          <w:rFonts w:ascii="Calibri" w:hAnsi="Calibri" w:cs="Calibri"/>
          <w:i/>
          <w:iCs/>
          <w:sz w:val="24"/>
          <w:szCs w:val="24"/>
          <w:highlight w:val="yellow"/>
          <w:lang w:val="en-US"/>
        </w:rPr>
        <w:t>g</w:t>
      </w:r>
      <w:r w:rsidR="007A3125" w:rsidRPr="007A3125">
        <w:rPr>
          <w:rFonts w:ascii="Calibri" w:hAnsi="Calibri" w:cs="Calibri"/>
          <w:sz w:val="24"/>
          <w:szCs w:val="24"/>
          <w:highlight w:val="yellow"/>
          <w:lang w:val="en-US"/>
        </w:rPr>
        <w:t xml:space="preserve"> </w:t>
      </w:r>
      <w:r w:rsidRPr="007A3125">
        <w:rPr>
          <w:rFonts w:ascii="Calibri" w:hAnsi="Calibri" w:cs="Calibri"/>
          <w:sz w:val="24"/>
          <w:szCs w:val="24"/>
          <w:highlight w:val="yellow"/>
          <w:lang w:val="en-US"/>
        </w:rPr>
        <w:t xml:space="preserve">for 30 </w:t>
      </w:r>
      <w:r w:rsidR="0003216A" w:rsidRPr="007A3125">
        <w:rPr>
          <w:rFonts w:ascii="Calibri" w:hAnsi="Calibri" w:cs="Calibri"/>
          <w:sz w:val="24"/>
          <w:szCs w:val="24"/>
          <w:highlight w:val="yellow"/>
          <w:lang w:val="en-US"/>
        </w:rPr>
        <w:t>s</w:t>
      </w:r>
      <w:r w:rsidRPr="007A3125">
        <w:rPr>
          <w:rFonts w:ascii="Calibri" w:hAnsi="Calibri" w:cs="Calibri"/>
          <w:sz w:val="24"/>
          <w:szCs w:val="24"/>
          <w:highlight w:val="yellow"/>
          <w:lang w:val="en-US"/>
        </w:rPr>
        <w:t xml:space="preserve">. Remove the supernatant. Repeat twice. </w:t>
      </w:r>
    </w:p>
    <w:p w14:paraId="04DFE2BE" w14:textId="77777777" w:rsidR="007A3125" w:rsidRDefault="007A3125" w:rsidP="007A3125">
      <w:pPr>
        <w:contextualSpacing/>
        <w:rPr>
          <w:highlight w:val="yellow"/>
        </w:rPr>
      </w:pPr>
    </w:p>
    <w:p w14:paraId="50F86DCB" w14:textId="4E393CD7" w:rsidR="00A0284B" w:rsidRPr="007A3125" w:rsidRDefault="00F618AB" w:rsidP="007A3125">
      <w:pPr>
        <w:contextualSpacing/>
        <w:rPr>
          <w:highlight w:val="yellow"/>
        </w:rPr>
      </w:pPr>
      <w:r w:rsidRPr="007A3125">
        <w:rPr>
          <w:highlight w:val="yellow"/>
        </w:rPr>
        <w:t>NOTE: Some organoids in the last step may stick to the side of the tube, resulting in organoid loss during aspiration of the supernatant after centrifugation,</w:t>
      </w:r>
      <w:r w:rsidR="00FE6CBD" w:rsidRPr="007A3125">
        <w:rPr>
          <w:highlight w:val="yellow"/>
        </w:rPr>
        <w:t xml:space="preserve"> adding 0.2</w:t>
      </w:r>
      <w:r w:rsidR="007A3125" w:rsidRPr="007A3125">
        <w:rPr>
          <w:highlight w:val="yellow"/>
        </w:rPr>
        <w:t>%</w:t>
      </w:r>
      <w:r w:rsidR="00FE6CBD" w:rsidRPr="007A3125">
        <w:rPr>
          <w:highlight w:val="yellow"/>
        </w:rPr>
        <w:t xml:space="preserve"> (w/v) BSA to the PBS</w:t>
      </w:r>
      <w:r w:rsidRPr="007A3125">
        <w:rPr>
          <w:highlight w:val="yellow"/>
        </w:rPr>
        <w:t xml:space="preserve"> in the </w:t>
      </w:r>
      <w:r w:rsidRPr="007A3125">
        <w:rPr>
          <w:highlight w:val="yellow"/>
        </w:rPr>
        <w:lastRenderedPageBreak/>
        <w:t>washing step</w:t>
      </w:r>
      <w:r w:rsidR="007F55EE" w:rsidRPr="007A3125">
        <w:rPr>
          <w:highlight w:val="yellow"/>
        </w:rPr>
        <w:t>s</w:t>
      </w:r>
      <w:r w:rsidRPr="007A3125">
        <w:rPr>
          <w:highlight w:val="yellow"/>
        </w:rPr>
        <w:t xml:space="preserve"> may reduce organoid loss. </w:t>
      </w:r>
    </w:p>
    <w:p w14:paraId="58953509" w14:textId="6F20711C" w:rsidR="00FD3B61" w:rsidRPr="007A3125" w:rsidRDefault="00FD3B61" w:rsidP="007A3125">
      <w:pPr>
        <w:contextualSpacing/>
        <w:rPr>
          <w:highlight w:val="yellow"/>
        </w:rPr>
      </w:pPr>
    </w:p>
    <w:p w14:paraId="4AA02D04" w14:textId="768D18FB" w:rsidR="00FD3B61" w:rsidRPr="007A3125" w:rsidRDefault="004E04A8" w:rsidP="007A3125">
      <w:pPr>
        <w:pStyle w:val="ListParagraph"/>
        <w:numPr>
          <w:ilvl w:val="0"/>
          <w:numId w:val="21"/>
        </w:numPr>
        <w:spacing w:after="0" w:line="240" w:lineRule="auto"/>
        <w:ind w:left="0" w:firstLine="0"/>
        <w:jc w:val="both"/>
        <w:rPr>
          <w:rFonts w:ascii="Calibri" w:hAnsi="Calibri" w:cs="Calibri"/>
          <w:b/>
          <w:sz w:val="24"/>
          <w:szCs w:val="24"/>
          <w:highlight w:val="yellow"/>
          <w:lang w:val="en-US"/>
        </w:rPr>
      </w:pPr>
      <w:r w:rsidRPr="007A3125">
        <w:rPr>
          <w:rFonts w:ascii="Calibri" w:hAnsi="Calibri" w:cs="Calibri"/>
          <w:b/>
          <w:sz w:val="24"/>
          <w:szCs w:val="24"/>
          <w:highlight w:val="yellow"/>
          <w:lang w:val="en-US"/>
        </w:rPr>
        <w:t>P</w:t>
      </w:r>
      <w:r w:rsidR="00F27054" w:rsidRPr="007A3125">
        <w:rPr>
          <w:rFonts w:ascii="Calibri" w:hAnsi="Calibri" w:cs="Calibri"/>
          <w:b/>
          <w:sz w:val="24"/>
          <w:szCs w:val="24"/>
          <w:highlight w:val="yellow"/>
          <w:lang w:val="en-US"/>
        </w:rPr>
        <w:t xml:space="preserve">reparation </w:t>
      </w:r>
      <w:r w:rsidRPr="007A3125">
        <w:rPr>
          <w:rFonts w:ascii="Calibri" w:hAnsi="Calibri" w:cs="Calibri"/>
          <w:b/>
          <w:sz w:val="24"/>
          <w:szCs w:val="24"/>
          <w:highlight w:val="yellow"/>
          <w:lang w:val="en-US"/>
        </w:rPr>
        <w:t xml:space="preserve">of the agarose sample </w:t>
      </w:r>
      <w:r w:rsidR="00F27054" w:rsidRPr="007A3125">
        <w:rPr>
          <w:rFonts w:ascii="Calibri" w:hAnsi="Calibri" w:cs="Calibri"/>
          <w:b/>
          <w:sz w:val="24"/>
          <w:szCs w:val="24"/>
          <w:highlight w:val="yellow"/>
          <w:lang w:val="en-US"/>
        </w:rPr>
        <w:t>for imaging</w:t>
      </w:r>
    </w:p>
    <w:p w14:paraId="7BFEB834" w14:textId="77777777" w:rsidR="007F55EE" w:rsidRPr="007A3125" w:rsidRDefault="007F55EE" w:rsidP="007A3125">
      <w:pPr>
        <w:contextualSpacing/>
        <w:rPr>
          <w:b/>
          <w:highlight w:val="yellow"/>
        </w:rPr>
      </w:pPr>
    </w:p>
    <w:p w14:paraId="541544A9" w14:textId="6FCF4597" w:rsidR="00F27054" w:rsidRPr="007A3125" w:rsidRDefault="006F1E0A"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Melt light sheet mounting medium by incubating it at 65</w:t>
      </w:r>
      <w:r w:rsidR="004D2E8E" w:rsidRPr="007A3125">
        <w:rPr>
          <w:rFonts w:ascii="Calibri" w:hAnsi="Calibri" w:cs="Calibri"/>
          <w:sz w:val="24"/>
          <w:szCs w:val="24"/>
          <w:highlight w:val="yellow"/>
          <w:lang w:val="en-US"/>
        </w:rPr>
        <w:t xml:space="preserve"> </w:t>
      </w:r>
      <w:r w:rsidRPr="007A3125">
        <w:rPr>
          <w:rFonts w:ascii="Calibri" w:hAnsi="Calibri" w:cs="Calibri"/>
          <w:sz w:val="24"/>
          <w:szCs w:val="24"/>
          <w:highlight w:val="yellow"/>
          <w:lang w:val="en-US"/>
        </w:rPr>
        <w:t xml:space="preserve">°C. Once the </w:t>
      </w:r>
      <w:r w:rsidR="00324089" w:rsidRPr="007A3125">
        <w:rPr>
          <w:rFonts w:ascii="Calibri" w:hAnsi="Calibri" w:cs="Calibri"/>
          <w:sz w:val="24"/>
          <w:szCs w:val="24"/>
          <w:highlight w:val="yellow"/>
          <w:lang w:val="en-US"/>
        </w:rPr>
        <w:t>medium has melted, i</w:t>
      </w:r>
      <w:r w:rsidRPr="007A3125">
        <w:rPr>
          <w:rFonts w:ascii="Calibri" w:hAnsi="Calibri" w:cs="Calibri"/>
          <w:sz w:val="24"/>
          <w:szCs w:val="24"/>
          <w:highlight w:val="yellow"/>
          <w:lang w:val="en-US"/>
        </w:rPr>
        <w:t>ncubate</w:t>
      </w:r>
      <w:r w:rsidR="00324089" w:rsidRPr="007A3125">
        <w:rPr>
          <w:rFonts w:ascii="Calibri" w:hAnsi="Calibri" w:cs="Calibri"/>
          <w:sz w:val="24"/>
          <w:szCs w:val="24"/>
          <w:highlight w:val="yellow"/>
          <w:lang w:val="en-US"/>
        </w:rPr>
        <w:t xml:space="preserve"> it</w:t>
      </w:r>
      <w:r w:rsidRPr="007A3125">
        <w:rPr>
          <w:rFonts w:ascii="Calibri" w:hAnsi="Calibri" w:cs="Calibri"/>
          <w:sz w:val="24"/>
          <w:szCs w:val="24"/>
          <w:highlight w:val="yellow"/>
          <w:lang w:val="en-US"/>
        </w:rPr>
        <w:t xml:space="preserve"> at 37</w:t>
      </w:r>
      <w:r w:rsidR="004D2E8E" w:rsidRPr="007A3125">
        <w:rPr>
          <w:rFonts w:ascii="Calibri" w:hAnsi="Calibri" w:cs="Calibri"/>
          <w:sz w:val="24"/>
          <w:szCs w:val="24"/>
          <w:highlight w:val="yellow"/>
          <w:lang w:val="en-US"/>
        </w:rPr>
        <w:t xml:space="preserve"> </w:t>
      </w:r>
      <w:r w:rsidR="00324089" w:rsidRPr="007A3125">
        <w:rPr>
          <w:rFonts w:ascii="Calibri" w:hAnsi="Calibri" w:cs="Calibri"/>
          <w:sz w:val="24"/>
          <w:szCs w:val="24"/>
          <w:highlight w:val="yellow"/>
          <w:lang w:val="en-US"/>
        </w:rPr>
        <w:t>°C for 5 min.</w:t>
      </w:r>
    </w:p>
    <w:p w14:paraId="74F3B438" w14:textId="77777777" w:rsid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4A0E1F88" w14:textId="68C8A876" w:rsidR="00F27054" w:rsidRPr="007A3125" w:rsidRDefault="00324089"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Resuspend the organoids in 100 µL of mounting medium using a 200 µL tip, with the </w:t>
      </w:r>
      <w:r w:rsidR="00935B1F" w:rsidRPr="007A3125">
        <w:rPr>
          <w:rFonts w:ascii="Calibri" w:hAnsi="Calibri" w:cs="Calibri"/>
          <w:sz w:val="24"/>
          <w:szCs w:val="24"/>
          <w:highlight w:val="yellow"/>
          <w:lang w:val="en-US"/>
        </w:rPr>
        <w:t xml:space="preserve">extremity of the </w:t>
      </w:r>
      <w:r w:rsidRPr="007A3125">
        <w:rPr>
          <w:rFonts w:ascii="Calibri" w:hAnsi="Calibri" w:cs="Calibri"/>
          <w:sz w:val="24"/>
          <w:szCs w:val="24"/>
          <w:highlight w:val="yellow"/>
          <w:lang w:val="en-US"/>
        </w:rPr>
        <w:t>tip cut</w:t>
      </w:r>
      <w:r w:rsidR="00052BFF" w:rsidRPr="007A3125">
        <w:rPr>
          <w:rFonts w:ascii="Calibri" w:hAnsi="Calibri" w:cs="Calibri"/>
          <w:sz w:val="24"/>
          <w:szCs w:val="24"/>
          <w:highlight w:val="yellow"/>
          <w:lang w:val="en-US"/>
        </w:rPr>
        <w:t xml:space="preserve"> (minimal size of the extremity: 1.5 mm)</w:t>
      </w:r>
      <w:r w:rsidRPr="007A3125">
        <w:rPr>
          <w:rFonts w:ascii="Calibri" w:hAnsi="Calibri" w:cs="Calibri"/>
          <w:sz w:val="24"/>
          <w:szCs w:val="24"/>
          <w:highlight w:val="yellow"/>
          <w:lang w:val="en-US"/>
        </w:rPr>
        <w:t xml:space="preserve">, by pipetting up and down twice. </w:t>
      </w:r>
    </w:p>
    <w:p w14:paraId="07E17D56" w14:textId="77777777" w:rsid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10731458" w14:textId="488A9777" w:rsidR="00324089" w:rsidRPr="007A3125" w:rsidRDefault="004E04A8"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Suck</w:t>
      </w:r>
      <w:r w:rsidR="00324089" w:rsidRPr="007A3125">
        <w:rPr>
          <w:rFonts w:ascii="Calibri" w:hAnsi="Calibri" w:cs="Calibri"/>
          <w:sz w:val="24"/>
          <w:szCs w:val="24"/>
          <w:highlight w:val="yellow"/>
          <w:lang w:val="en-US"/>
        </w:rPr>
        <w:t xml:space="preserve"> the mounting medium with the organoids in a glass capillary (green capillary, </w:t>
      </w:r>
      <w:r w:rsidR="00935B1F" w:rsidRPr="007A3125">
        <w:rPr>
          <w:rFonts w:ascii="Calibri" w:hAnsi="Calibri" w:cs="Calibri"/>
          <w:sz w:val="24"/>
          <w:szCs w:val="24"/>
          <w:highlight w:val="yellow"/>
          <w:lang w:val="en-US"/>
        </w:rPr>
        <w:t>inner diameter</w:t>
      </w:r>
      <w:r w:rsidR="00324089" w:rsidRPr="007A3125">
        <w:rPr>
          <w:rFonts w:ascii="Calibri" w:hAnsi="Calibri" w:cs="Calibri"/>
          <w:sz w:val="24"/>
          <w:szCs w:val="24"/>
          <w:highlight w:val="yellow"/>
          <w:lang w:val="en-US"/>
        </w:rPr>
        <w:t>:</w:t>
      </w:r>
      <w:r w:rsidR="00935B1F" w:rsidRPr="007A3125">
        <w:rPr>
          <w:rFonts w:ascii="Calibri" w:hAnsi="Calibri" w:cs="Calibri"/>
          <w:sz w:val="24"/>
          <w:szCs w:val="24"/>
          <w:highlight w:val="yellow"/>
          <w:lang w:val="en-US"/>
        </w:rPr>
        <w:t xml:space="preserve"> </w:t>
      </w:r>
      <w:r w:rsidR="00683E53" w:rsidRPr="007A3125">
        <w:rPr>
          <w:rFonts w:ascii="Calibri" w:hAnsi="Calibri" w:cs="Calibri"/>
          <w:sz w:val="24"/>
          <w:szCs w:val="24"/>
          <w:highlight w:val="yellow"/>
          <w:lang w:val="en-US"/>
        </w:rPr>
        <w:t>1.5 mm</w:t>
      </w:r>
      <w:r w:rsidR="00324089" w:rsidRPr="007A3125">
        <w:rPr>
          <w:rFonts w:ascii="Calibri" w:hAnsi="Calibri" w:cs="Calibri"/>
          <w:sz w:val="24"/>
          <w:szCs w:val="24"/>
          <w:highlight w:val="yellow"/>
          <w:lang w:val="en-US"/>
        </w:rPr>
        <w:t>)</w:t>
      </w:r>
      <w:r w:rsidRPr="007A3125">
        <w:rPr>
          <w:rFonts w:ascii="Calibri" w:hAnsi="Calibri" w:cs="Calibri"/>
          <w:sz w:val="24"/>
          <w:szCs w:val="24"/>
          <w:highlight w:val="yellow"/>
          <w:lang w:val="en-US"/>
        </w:rPr>
        <w:t xml:space="preserve"> using a plunger</w:t>
      </w:r>
      <w:r w:rsidR="00324089" w:rsidRPr="007A3125">
        <w:rPr>
          <w:rFonts w:ascii="Calibri" w:hAnsi="Calibri" w:cs="Calibri"/>
          <w:sz w:val="24"/>
          <w:szCs w:val="24"/>
          <w:highlight w:val="yellow"/>
          <w:lang w:val="en-US"/>
        </w:rPr>
        <w:t xml:space="preserve">. Incubate the capillary at room temperature for 5 </w:t>
      </w:r>
      <w:r w:rsidR="0003216A" w:rsidRPr="007A3125">
        <w:rPr>
          <w:rFonts w:ascii="Calibri" w:hAnsi="Calibri" w:cs="Calibri"/>
          <w:sz w:val="24"/>
          <w:szCs w:val="24"/>
          <w:highlight w:val="yellow"/>
          <w:lang w:val="en-US"/>
        </w:rPr>
        <w:t>min</w:t>
      </w:r>
      <w:r w:rsidR="005C5C98" w:rsidRPr="007A3125">
        <w:rPr>
          <w:rFonts w:ascii="Calibri" w:hAnsi="Calibri" w:cs="Calibri"/>
          <w:sz w:val="24"/>
          <w:szCs w:val="24"/>
          <w:highlight w:val="yellow"/>
          <w:lang w:val="en-US"/>
        </w:rPr>
        <w:t xml:space="preserve"> for the mounting medium to solidify. </w:t>
      </w:r>
    </w:p>
    <w:p w14:paraId="10E4B8D4" w14:textId="77777777" w:rsidR="007A3125" w:rsidRDefault="007A3125" w:rsidP="007A3125">
      <w:pPr>
        <w:contextualSpacing/>
        <w:rPr>
          <w:highlight w:val="yellow"/>
        </w:rPr>
      </w:pPr>
    </w:p>
    <w:p w14:paraId="3AAF996D" w14:textId="64BF1064" w:rsidR="00F27054" w:rsidRPr="007A3125" w:rsidRDefault="00B94078" w:rsidP="007A3125">
      <w:pPr>
        <w:contextualSpacing/>
        <w:rPr>
          <w:highlight w:val="yellow"/>
        </w:rPr>
      </w:pPr>
      <w:r w:rsidRPr="007A3125">
        <w:rPr>
          <w:highlight w:val="yellow"/>
        </w:rPr>
        <w:t xml:space="preserve">PAUSE: Capillary can be stored in PBS at </w:t>
      </w:r>
      <w:r w:rsidR="004D2E8E" w:rsidRPr="007A3125">
        <w:rPr>
          <w:highlight w:val="yellow"/>
        </w:rPr>
        <w:t>4 °C</w:t>
      </w:r>
      <w:r w:rsidRPr="007A3125">
        <w:rPr>
          <w:highlight w:val="yellow"/>
        </w:rPr>
        <w:t xml:space="preserve"> for </w:t>
      </w:r>
      <w:r w:rsidR="00890353" w:rsidRPr="007A3125">
        <w:rPr>
          <w:highlight w:val="yellow"/>
        </w:rPr>
        <w:t>a</w:t>
      </w:r>
      <w:r w:rsidRPr="007A3125">
        <w:rPr>
          <w:highlight w:val="yellow"/>
        </w:rPr>
        <w:t xml:space="preserve"> week before imaging.</w:t>
      </w:r>
    </w:p>
    <w:p w14:paraId="23088E66" w14:textId="77777777" w:rsidR="00283506" w:rsidRPr="007A3125" w:rsidRDefault="00283506" w:rsidP="007A3125">
      <w:pPr>
        <w:contextualSpacing/>
        <w:rPr>
          <w:highlight w:val="yellow"/>
        </w:rPr>
      </w:pPr>
    </w:p>
    <w:p w14:paraId="6B7373AA" w14:textId="5F5778AF" w:rsidR="00025BE8" w:rsidRPr="007A3125" w:rsidRDefault="00025BE8" w:rsidP="007A3125">
      <w:pPr>
        <w:pStyle w:val="ListParagraph"/>
        <w:numPr>
          <w:ilvl w:val="0"/>
          <w:numId w:val="21"/>
        </w:numPr>
        <w:spacing w:after="0" w:line="240" w:lineRule="auto"/>
        <w:ind w:left="0" w:firstLine="0"/>
        <w:jc w:val="both"/>
        <w:rPr>
          <w:rFonts w:ascii="Calibri" w:hAnsi="Calibri" w:cs="Calibri"/>
          <w:b/>
          <w:sz w:val="24"/>
          <w:szCs w:val="24"/>
          <w:highlight w:val="yellow"/>
          <w:lang w:val="en-US"/>
        </w:rPr>
      </w:pPr>
      <w:r w:rsidRPr="007A3125">
        <w:rPr>
          <w:rFonts w:ascii="Calibri" w:hAnsi="Calibri" w:cs="Calibri"/>
          <w:b/>
          <w:sz w:val="24"/>
          <w:szCs w:val="24"/>
          <w:highlight w:val="yellow"/>
          <w:lang w:val="en-US"/>
        </w:rPr>
        <w:t>Imaging</w:t>
      </w:r>
    </w:p>
    <w:p w14:paraId="60689717" w14:textId="77777777" w:rsidR="007F55EE" w:rsidRPr="007A3125" w:rsidRDefault="007F55EE" w:rsidP="007A3125">
      <w:pPr>
        <w:contextualSpacing/>
        <w:rPr>
          <w:highlight w:val="yellow"/>
        </w:rPr>
      </w:pPr>
    </w:p>
    <w:p w14:paraId="5F62F1A2" w14:textId="0A0939D7" w:rsidR="00BD53A7" w:rsidRPr="007A3125" w:rsidRDefault="00F27054"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Using a </w:t>
      </w:r>
      <w:r w:rsidR="002D525F">
        <w:rPr>
          <w:rFonts w:ascii="Calibri" w:hAnsi="Calibri" w:cs="Calibri"/>
          <w:sz w:val="24"/>
          <w:szCs w:val="24"/>
          <w:highlight w:val="yellow"/>
          <w:lang w:val="en-US"/>
        </w:rPr>
        <w:t>l</w:t>
      </w:r>
      <w:r w:rsidRPr="007A3125">
        <w:rPr>
          <w:rFonts w:ascii="Calibri" w:hAnsi="Calibri" w:cs="Calibri"/>
          <w:sz w:val="24"/>
          <w:szCs w:val="24"/>
          <w:highlight w:val="yellow"/>
          <w:lang w:val="en-US"/>
        </w:rPr>
        <w:t>ight sheet microscope</w:t>
      </w:r>
      <w:r w:rsidR="00D67D94" w:rsidRPr="007A3125">
        <w:rPr>
          <w:rFonts w:ascii="Calibri" w:hAnsi="Calibri" w:cs="Calibri"/>
          <w:sz w:val="24"/>
          <w:szCs w:val="24"/>
          <w:highlight w:val="yellow"/>
          <w:lang w:val="en-US"/>
        </w:rPr>
        <w:t xml:space="preserve"> (e.g.</w:t>
      </w:r>
      <w:r w:rsidR="007A3125">
        <w:rPr>
          <w:rFonts w:ascii="Calibri" w:hAnsi="Calibri" w:cs="Calibri"/>
          <w:sz w:val="24"/>
          <w:szCs w:val="24"/>
          <w:highlight w:val="yellow"/>
          <w:lang w:val="en-US"/>
        </w:rPr>
        <w:t>,</w:t>
      </w:r>
      <w:r w:rsidR="00D67D94" w:rsidRPr="007A3125">
        <w:rPr>
          <w:rFonts w:ascii="Calibri" w:hAnsi="Calibri" w:cs="Calibri"/>
          <w:sz w:val="24"/>
          <w:szCs w:val="24"/>
          <w:highlight w:val="yellow"/>
          <w:lang w:val="en-US"/>
        </w:rPr>
        <w:t xml:space="preserve"> ZEISS </w:t>
      </w:r>
      <w:proofErr w:type="spellStart"/>
      <w:r w:rsidR="00D67D94" w:rsidRPr="007A3125">
        <w:rPr>
          <w:rFonts w:ascii="Calibri" w:hAnsi="Calibri" w:cs="Calibri"/>
          <w:sz w:val="24"/>
          <w:szCs w:val="24"/>
          <w:highlight w:val="yellow"/>
          <w:lang w:val="en-US"/>
        </w:rPr>
        <w:t>Lightsheet</w:t>
      </w:r>
      <w:proofErr w:type="spellEnd"/>
      <w:r w:rsidR="00D67D94" w:rsidRPr="007A3125">
        <w:rPr>
          <w:rFonts w:ascii="Calibri" w:hAnsi="Calibri" w:cs="Calibri"/>
          <w:sz w:val="24"/>
          <w:szCs w:val="24"/>
          <w:highlight w:val="yellow"/>
          <w:lang w:val="en-US"/>
        </w:rPr>
        <w:t xml:space="preserve"> Z.1)</w:t>
      </w:r>
      <w:r w:rsidRPr="007A3125">
        <w:rPr>
          <w:rFonts w:ascii="Calibri" w:hAnsi="Calibri" w:cs="Calibri"/>
          <w:sz w:val="24"/>
          <w:szCs w:val="24"/>
          <w:highlight w:val="yellow"/>
          <w:lang w:val="en-US"/>
        </w:rPr>
        <w:t>, image the organoids with 20x</w:t>
      </w:r>
      <w:r w:rsidR="00B5583C" w:rsidRPr="007A3125">
        <w:rPr>
          <w:rFonts w:ascii="Calibri" w:hAnsi="Calibri" w:cs="Calibri"/>
          <w:sz w:val="24"/>
          <w:szCs w:val="24"/>
          <w:highlight w:val="yellow"/>
          <w:lang w:val="en-US"/>
        </w:rPr>
        <w:t xml:space="preserve"> or 40x</w:t>
      </w:r>
      <w:r w:rsidRPr="007A3125">
        <w:rPr>
          <w:rFonts w:ascii="Calibri" w:hAnsi="Calibri" w:cs="Calibri"/>
          <w:sz w:val="24"/>
          <w:szCs w:val="24"/>
          <w:highlight w:val="yellow"/>
          <w:lang w:val="en-US"/>
        </w:rPr>
        <w:t xml:space="preserve"> </w:t>
      </w:r>
      <w:r w:rsidR="00BD53A7" w:rsidRPr="007A3125">
        <w:rPr>
          <w:rFonts w:ascii="Calibri" w:hAnsi="Calibri" w:cs="Calibri"/>
          <w:sz w:val="24"/>
          <w:szCs w:val="24"/>
          <w:highlight w:val="yellow"/>
          <w:lang w:val="en-US"/>
        </w:rPr>
        <w:t xml:space="preserve">water immersion </w:t>
      </w:r>
      <w:r w:rsidRPr="007A3125">
        <w:rPr>
          <w:rFonts w:ascii="Calibri" w:hAnsi="Calibri" w:cs="Calibri"/>
          <w:sz w:val="24"/>
          <w:szCs w:val="24"/>
          <w:highlight w:val="yellow"/>
          <w:lang w:val="en-US"/>
        </w:rPr>
        <w:t>objective</w:t>
      </w:r>
      <w:r w:rsidR="00B5583C" w:rsidRPr="007A3125">
        <w:rPr>
          <w:rFonts w:ascii="Calibri" w:hAnsi="Calibri" w:cs="Calibri"/>
          <w:sz w:val="24"/>
          <w:szCs w:val="24"/>
          <w:highlight w:val="yellow"/>
          <w:lang w:val="en-US"/>
        </w:rPr>
        <w:t>s</w:t>
      </w:r>
      <w:r w:rsidRPr="007A3125">
        <w:rPr>
          <w:rFonts w:ascii="Calibri" w:hAnsi="Calibri" w:cs="Calibri"/>
          <w:sz w:val="24"/>
          <w:szCs w:val="24"/>
          <w:highlight w:val="yellow"/>
          <w:lang w:val="en-US"/>
        </w:rPr>
        <w:t xml:space="preserve">. </w:t>
      </w:r>
    </w:p>
    <w:p w14:paraId="48303233" w14:textId="77777777" w:rsid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69E8F24B" w14:textId="6A863283" w:rsidR="002D525F" w:rsidRDefault="00BD53A7" w:rsidP="007A3125">
      <w:pPr>
        <w:pStyle w:val="ListParagraph"/>
        <w:numPr>
          <w:ilvl w:val="2"/>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Place the glass capillary in the observation chamber. Locate the capillary with the front camera and place the tip of the glass capillary at the upper limit of the </w:t>
      </w:r>
      <w:r w:rsidR="00F364E3" w:rsidRPr="007A3125">
        <w:rPr>
          <w:rFonts w:ascii="Calibri" w:hAnsi="Calibri" w:cs="Calibri"/>
          <w:sz w:val="24"/>
          <w:szCs w:val="24"/>
          <w:highlight w:val="yellow"/>
          <w:lang w:val="en-US"/>
        </w:rPr>
        <w:t xml:space="preserve">detection </w:t>
      </w:r>
      <w:r w:rsidRPr="007A3125">
        <w:rPr>
          <w:rFonts w:ascii="Calibri" w:hAnsi="Calibri" w:cs="Calibri"/>
          <w:sz w:val="24"/>
          <w:szCs w:val="24"/>
          <w:highlight w:val="yellow"/>
          <w:lang w:val="en-US"/>
        </w:rPr>
        <w:t xml:space="preserve">objective. </w:t>
      </w:r>
    </w:p>
    <w:p w14:paraId="394CC31A" w14:textId="77777777" w:rsidR="002D525F" w:rsidRDefault="002D525F" w:rsidP="002D525F">
      <w:pPr>
        <w:pStyle w:val="ListParagraph"/>
        <w:spacing w:after="0" w:line="240" w:lineRule="auto"/>
        <w:ind w:left="0"/>
        <w:jc w:val="both"/>
        <w:rPr>
          <w:rFonts w:ascii="Calibri" w:hAnsi="Calibri" w:cs="Calibri"/>
          <w:sz w:val="24"/>
          <w:szCs w:val="24"/>
          <w:highlight w:val="yellow"/>
          <w:lang w:val="en-US"/>
        </w:rPr>
      </w:pPr>
    </w:p>
    <w:p w14:paraId="6E8780E6" w14:textId="77777777" w:rsidR="002D525F" w:rsidRDefault="00C477AE" w:rsidP="007A3125">
      <w:pPr>
        <w:pStyle w:val="ListParagraph"/>
        <w:numPr>
          <w:ilvl w:val="2"/>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Select </w:t>
      </w:r>
      <w:r w:rsidR="002D525F">
        <w:rPr>
          <w:rFonts w:ascii="Calibri" w:hAnsi="Calibri" w:cs="Calibri"/>
          <w:sz w:val="24"/>
          <w:szCs w:val="24"/>
          <w:highlight w:val="yellow"/>
          <w:lang w:val="en-US"/>
        </w:rPr>
        <w:t>the</w:t>
      </w:r>
      <w:r w:rsidRPr="007A3125">
        <w:rPr>
          <w:rFonts w:ascii="Calibri" w:hAnsi="Calibri" w:cs="Calibri"/>
          <w:sz w:val="24"/>
          <w:szCs w:val="24"/>
          <w:highlight w:val="yellow"/>
          <w:lang w:val="en-US"/>
        </w:rPr>
        <w:t xml:space="preserve"> sample and set the </w:t>
      </w:r>
      <w:r w:rsidR="00F364E3" w:rsidRPr="007A3125">
        <w:rPr>
          <w:rFonts w:ascii="Calibri" w:hAnsi="Calibri" w:cs="Calibri"/>
          <w:sz w:val="24"/>
          <w:szCs w:val="24"/>
          <w:highlight w:val="yellow"/>
          <w:lang w:val="en-US"/>
        </w:rPr>
        <w:t xml:space="preserve">optimal </w:t>
      </w:r>
      <w:r w:rsidRPr="007A3125">
        <w:rPr>
          <w:rFonts w:ascii="Calibri" w:hAnsi="Calibri" w:cs="Calibri"/>
          <w:sz w:val="24"/>
          <w:szCs w:val="24"/>
          <w:highlight w:val="yellow"/>
          <w:lang w:val="en-US"/>
        </w:rPr>
        <w:t>focus using the tip of the glass capillary</w:t>
      </w:r>
      <w:r w:rsidR="00F364E3" w:rsidRPr="007A3125">
        <w:rPr>
          <w:rFonts w:ascii="Calibri" w:hAnsi="Calibri" w:cs="Calibri"/>
          <w:sz w:val="24"/>
          <w:szCs w:val="24"/>
          <w:highlight w:val="yellow"/>
          <w:lang w:val="en-US"/>
        </w:rPr>
        <w:t xml:space="preserve"> in brightfield illumination</w:t>
      </w:r>
      <w:r w:rsidRPr="007A3125">
        <w:rPr>
          <w:rFonts w:ascii="Calibri" w:hAnsi="Calibri" w:cs="Calibri"/>
          <w:sz w:val="24"/>
          <w:szCs w:val="24"/>
          <w:highlight w:val="yellow"/>
          <w:lang w:val="en-US"/>
        </w:rPr>
        <w:t xml:space="preserve">. </w:t>
      </w:r>
      <w:r w:rsidR="00912192" w:rsidRPr="007A3125">
        <w:rPr>
          <w:rFonts w:ascii="Calibri" w:hAnsi="Calibri" w:cs="Calibri"/>
          <w:sz w:val="24"/>
          <w:szCs w:val="24"/>
          <w:highlight w:val="yellow"/>
          <w:lang w:val="en-US"/>
        </w:rPr>
        <w:t xml:space="preserve">Push out the agarose sample slowly from the capillary </w:t>
      </w:r>
      <w:r w:rsidRPr="007A3125">
        <w:rPr>
          <w:rFonts w:ascii="Calibri" w:hAnsi="Calibri" w:cs="Calibri"/>
          <w:sz w:val="24"/>
          <w:szCs w:val="24"/>
          <w:highlight w:val="yellow"/>
          <w:lang w:val="en-US"/>
        </w:rPr>
        <w:t>and locate</w:t>
      </w:r>
      <w:r w:rsidR="00BD53A7" w:rsidRPr="007A3125">
        <w:rPr>
          <w:rFonts w:ascii="Calibri" w:hAnsi="Calibri" w:cs="Calibri"/>
          <w:sz w:val="24"/>
          <w:szCs w:val="24"/>
          <w:highlight w:val="yellow"/>
          <w:lang w:val="en-US"/>
        </w:rPr>
        <w:t xml:space="preserve"> organoid</w:t>
      </w:r>
      <w:r w:rsidR="00912192" w:rsidRPr="007A3125">
        <w:rPr>
          <w:rFonts w:ascii="Calibri" w:hAnsi="Calibri" w:cs="Calibri"/>
          <w:sz w:val="24"/>
          <w:szCs w:val="24"/>
          <w:highlight w:val="yellow"/>
          <w:lang w:val="en-US"/>
        </w:rPr>
        <w:t>s</w:t>
      </w:r>
      <w:r w:rsidRPr="007A3125">
        <w:rPr>
          <w:rFonts w:ascii="Calibri" w:hAnsi="Calibri" w:cs="Calibri"/>
          <w:sz w:val="24"/>
          <w:szCs w:val="24"/>
          <w:highlight w:val="yellow"/>
          <w:lang w:val="en-US"/>
        </w:rPr>
        <w:t xml:space="preserve"> within the solidified agarose</w:t>
      </w:r>
      <w:r w:rsidR="00BD53A7" w:rsidRPr="007A3125">
        <w:rPr>
          <w:rFonts w:ascii="Calibri" w:hAnsi="Calibri" w:cs="Calibri"/>
          <w:sz w:val="24"/>
          <w:szCs w:val="24"/>
          <w:highlight w:val="yellow"/>
          <w:lang w:val="en-US"/>
        </w:rPr>
        <w:t xml:space="preserve">. </w:t>
      </w:r>
    </w:p>
    <w:p w14:paraId="00DA8672" w14:textId="77777777" w:rsidR="002D525F" w:rsidRPr="002D525F" w:rsidRDefault="002D525F" w:rsidP="002D525F">
      <w:pPr>
        <w:pStyle w:val="ListParagraph"/>
        <w:rPr>
          <w:rFonts w:ascii="Calibri" w:hAnsi="Calibri" w:cs="Calibri"/>
          <w:sz w:val="24"/>
          <w:szCs w:val="24"/>
          <w:highlight w:val="yellow"/>
          <w:lang w:val="en-US"/>
        </w:rPr>
      </w:pPr>
    </w:p>
    <w:p w14:paraId="0B41812A" w14:textId="3C35944F" w:rsidR="00BD53A7" w:rsidRPr="007A3125" w:rsidRDefault="00BD53A7" w:rsidP="007A3125">
      <w:pPr>
        <w:pStyle w:val="ListParagraph"/>
        <w:numPr>
          <w:ilvl w:val="2"/>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Keep the organoids </w:t>
      </w:r>
      <w:r w:rsidR="002D525F">
        <w:rPr>
          <w:rFonts w:ascii="Calibri" w:hAnsi="Calibri" w:cs="Calibri"/>
          <w:sz w:val="24"/>
          <w:szCs w:val="24"/>
          <w:highlight w:val="yellow"/>
          <w:lang w:val="en-US"/>
        </w:rPr>
        <w:t>to be imaged</w:t>
      </w:r>
      <w:r w:rsidRPr="007A3125">
        <w:rPr>
          <w:rFonts w:ascii="Calibri" w:hAnsi="Calibri" w:cs="Calibri"/>
          <w:sz w:val="24"/>
          <w:szCs w:val="24"/>
          <w:highlight w:val="yellow"/>
          <w:lang w:val="en-US"/>
        </w:rPr>
        <w:t xml:space="preserve"> close to the tip of the capillary, to reduce movements of the agarose sample in the PBS. </w:t>
      </w:r>
      <w:r w:rsidR="007F55EE" w:rsidRPr="007A3125">
        <w:rPr>
          <w:rFonts w:ascii="Calibri" w:hAnsi="Calibri" w:cs="Calibri"/>
          <w:sz w:val="24"/>
          <w:szCs w:val="24"/>
          <w:highlight w:val="yellow"/>
          <w:lang w:val="en-US"/>
        </w:rPr>
        <w:t>Rotate</w:t>
      </w:r>
      <w:r w:rsidRPr="007A3125">
        <w:rPr>
          <w:rFonts w:ascii="Calibri" w:hAnsi="Calibri" w:cs="Calibri"/>
          <w:sz w:val="24"/>
          <w:szCs w:val="24"/>
          <w:highlight w:val="yellow"/>
          <w:lang w:val="en-US"/>
        </w:rPr>
        <w:t xml:space="preserve"> the </w:t>
      </w:r>
      <w:r w:rsidR="007F55EE" w:rsidRPr="007A3125">
        <w:rPr>
          <w:rFonts w:ascii="Calibri" w:hAnsi="Calibri" w:cs="Calibri"/>
          <w:sz w:val="24"/>
          <w:szCs w:val="24"/>
          <w:highlight w:val="yellow"/>
          <w:lang w:val="en-US"/>
        </w:rPr>
        <w:t>capillary</w:t>
      </w:r>
      <w:r w:rsidRPr="007A3125">
        <w:rPr>
          <w:rFonts w:ascii="Calibri" w:hAnsi="Calibri" w:cs="Calibri"/>
          <w:sz w:val="24"/>
          <w:szCs w:val="24"/>
          <w:highlight w:val="yellow"/>
          <w:lang w:val="en-US"/>
        </w:rPr>
        <w:t xml:space="preserve"> to set the optimal sample orientation</w:t>
      </w:r>
      <w:r w:rsidR="0051495F" w:rsidRPr="007A3125">
        <w:rPr>
          <w:rFonts w:ascii="Calibri" w:hAnsi="Calibri" w:cs="Calibri"/>
          <w:sz w:val="24"/>
          <w:szCs w:val="24"/>
          <w:highlight w:val="yellow"/>
          <w:lang w:val="en-US"/>
        </w:rPr>
        <w:t xml:space="preserve"> and define the </w:t>
      </w:r>
      <w:r w:rsidR="002D525F">
        <w:rPr>
          <w:rFonts w:ascii="Calibri" w:hAnsi="Calibri" w:cs="Calibri"/>
          <w:sz w:val="24"/>
          <w:szCs w:val="24"/>
          <w:highlight w:val="yellow"/>
          <w:lang w:val="en-US"/>
        </w:rPr>
        <w:t xml:space="preserve">desired </w:t>
      </w:r>
      <w:r w:rsidR="0051495F" w:rsidRPr="007A3125">
        <w:rPr>
          <w:rFonts w:ascii="Calibri" w:hAnsi="Calibri" w:cs="Calibri"/>
          <w:sz w:val="24"/>
          <w:szCs w:val="24"/>
          <w:highlight w:val="yellow"/>
          <w:lang w:val="en-US"/>
        </w:rPr>
        <w:t xml:space="preserve">zoom. </w:t>
      </w:r>
    </w:p>
    <w:p w14:paraId="68CE5694" w14:textId="77777777" w:rsidR="007A3125" w:rsidRPr="007A3125" w:rsidRDefault="007A3125" w:rsidP="007A3125">
      <w:pPr>
        <w:pStyle w:val="ListParagraph"/>
        <w:spacing w:after="0" w:line="240" w:lineRule="auto"/>
        <w:ind w:left="0"/>
        <w:jc w:val="both"/>
        <w:rPr>
          <w:rFonts w:ascii="Calibri" w:hAnsi="Calibri" w:cs="Calibri"/>
          <w:sz w:val="24"/>
          <w:szCs w:val="24"/>
          <w:highlight w:val="yellow"/>
          <w:lang w:val="en-US"/>
        </w:rPr>
      </w:pPr>
    </w:p>
    <w:p w14:paraId="40458DF7" w14:textId="2AF6CBE5" w:rsidR="00BD53A7" w:rsidRDefault="00F364E3" w:rsidP="007A3125">
      <w:pPr>
        <w:pStyle w:val="ListParagraph"/>
        <w:numPr>
          <w:ilvl w:val="2"/>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Select acquisition mode. </w:t>
      </w:r>
      <w:r w:rsidR="0051495F" w:rsidRPr="007A3125">
        <w:rPr>
          <w:rFonts w:ascii="Calibri" w:hAnsi="Calibri" w:cs="Calibri"/>
          <w:sz w:val="24"/>
          <w:szCs w:val="24"/>
          <w:highlight w:val="yellow"/>
          <w:lang w:val="en-US"/>
        </w:rPr>
        <w:t xml:space="preserve">Define the channels to image, set proper orientations of the light sheet, set </w:t>
      </w:r>
      <w:r w:rsidR="00052BFF" w:rsidRPr="007A3125">
        <w:rPr>
          <w:rFonts w:ascii="Calibri" w:hAnsi="Calibri" w:cs="Calibri"/>
          <w:sz w:val="24"/>
          <w:szCs w:val="24"/>
          <w:highlight w:val="yellow"/>
          <w:lang w:val="en-US"/>
        </w:rPr>
        <w:t xml:space="preserve">the </w:t>
      </w:r>
      <w:r w:rsidR="0051495F" w:rsidRPr="007A3125">
        <w:rPr>
          <w:rFonts w:ascii="Calibri" w:hAnsi="Calibri" w:cs="Calibri"/>
          <w:sz w:val="24"/>
          <w:szCs w:val="24"/>
          <w:highlight w:val="yellow"/>
          <w:lang w:val="en-US"/>
        </w:rPr>
        <w:t>laser power for each channel (to reduce photobleaching, use low laser power), set the size of the image and the</w:t>
      </w:r>
      <w:r w:rsidR="002D525F">
        <w:rPr>
          <w:rFonts w:ascii="Calibri" w:hAnsi="Calibri" w:cs="Calibri"/>
          <w:sz w:val="24"/>
          <w:szCs w:val="24"/>
          <w:highlight w:val="yellow"/>
          <w:lang w:val="en-US"/>
        </w:rPr>
        <w:t xml:space="preserve"> desired</w:t>
      </w:r>
      <w:r w:rsidR="0051495F" w:rsidRPr="007A3125">
        <w:rPr>
          <w:rFonts w:ascii="Calibri" w:hAnsi="Calibri" w:cs="Calibri"/>
          <w:sz w:val="24"/>
          <w:szCs w:val="24"/>
          <w:highlight w:val="yellow"/>
          <w:lang w:val="en-US"/>
        </w:rPr>
        <w:t xml:space="preserve"> illumination side(s). Example of imaging parameters: Image size 1920 x 1920, illumination: dual side.</w:t>
      </w:r>
    </w:p>
    <w:p w14:paraId="58F8CE02" w14:textId="77777777" w:rsidR="002D525F" w:rsidRPr="007A3125" w:rsidRDefault="002D525F" w:rsidP="002D525F">
      <w:pPr>
        <w:pStyle w:val="ListParagraph"/>
        <w:spacing w:after="0" w:line="240" w:lineRule="auto"/>
        <w:ind w:left="0"/>
        <w:jc w:val="both"/>
        <w:rPr>
          <w:rFonts w:ascii="Calibri" w:hAnsi="Calibri" w:cs="Calibri"/>
          <w:sz w:val="24"/>
          <w:szCs w:val="24"/>
          <w:highlight w:val="yellow"/>
          <w:lang w:val="en-US"/>
        </w:rPr>
      </w:pPr>
    </w:p>
    <w:p w14:paraId="2B9E1157" w14:textId="46D15286" w:rsidR="0051495F" w:rsidRDefault="0051495F" w:rsidP="007A3125">
      <w:pPr>
        <w:pStyle w:val="ListParagraph"/>
        <w:numPr>
          <w:ilvl w:val="2"/>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Define the Z-stack </w:t>
      </w:r>
      <w:r w:rsidR="002D525F">
        <w:rPr>
          <w:rFonts w:ascii="Calibri" w:hAnsi="Calibri" w:cs="Calibri"/>
          <w:sz w:val="24"/>
          <w:szCs w:val="24"/>
          <w:highlight w:val="yellow"/>
          <w:lang w:val="en-US"/>
        </w:rPr>
        <w:t>to image</w:t>
      </w:r>
      <w:r w:rsidRPr="007A3125">
        <w:rPr>
          <w:rFonts w:ascii="Calibri" w:hAnsi="Calibri" w:cs="Calibri"/>
          <w:sz w:val="24"/>
          <w:szCs w:val="24"/>
          <w:highlight w:val="yellow"/>
          <w:lang w:val="en-US"/>
        </w:rPr>
        <w:t xml:space="preserve"> by setting the </w:t>
      </w:r>
      <w:r w:rsidR="0095297C" w:rsidRPr="007A3125">
        <w:rPr>
          <w:rFonts w:ascii="Calibri" w:hAnsi="Calibri" w:cs="Calibri"/>
          <w:sz w:val="24"/>
          <w:szCs w:val="24"/>
          <w:highlight w:val="yellow"/>
          <w:lang w:val="en-US"/>
        </w:rPr>
        <w:t xml:space="preserve">Z-extremities of the stack using the Z-stack module and set the Z-step size to optimal. </w:t>
      </w:r>
    </w:p>
    <w:p w14:paraId="6757ACAE" w14:textId="77777777" w:rsidR="002D525F" w:rsidRPr="007A3125" w:rsidRDefault="002D525F" w:rsidP="002D525F">
      <w:pPr>
        <w:pStyle w:val="ListParagraph"/>
        <w:spacing w:after="0" w:line="240" w:lineRule="auto"/>
        <w:ind w:left="0"/>
        <w:jc w:val="both"/>
        <w:rPr>
          <w:rFonts w:ascii="Calibri" w:hAnsi="Calibri" w:cs="Calibri"/>
          <w:sz w:val="24"/>
          <w:szCs w:val="24"/>
          <w:highlight w:val="yellow"/>
          <w:lang w:val="en-US"/>
        </w:rPr>
      </w:pPr>
    </w:p>
    <w:p w14:paraId="4AEBF0DF" w14:textId="46924FB7" w:rsidR="0095297C" w:rsidRPr="007A3125" w:rsidRDefault="0095297C"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 xml:space="preserve">Process the output file using the image processing module of the microscope software to navigate in </w:t>
      </w:r>
      <w:r w:rsidR="002D525F">
        <w:rPr>
          <w:rFonts w:ascii="Calibri" w:hAnsi="Calibri" w:cs="Calibri"/>
          <w:sz w:val="24"/>
          <w:szCs w:val="24"/>
          <w:highlight w:val="yellow"/>
          <w:lang w:val="en-US"/>
        </w:rPr>
        <w:t>the</w:t>
      </w:r>
      <w:r w:rsidRPr="007A3125">
        <w:rPr>
          <w:rFonts w:ascii="Calibri" w:hAnsi="Calibri" w:cs="Calibri"/>
          <w:sz w:val="24"/>
          <w:szCs w:val="24"/>
          <w:highlight w:val="yellow"/>
          <w:lang w:val="en-US"/>
        </w:rPr>
        <w:t xml:space="preserve"> sample, obtain a Z-projection and 3D-representation. </w:t>
      </w:r>
    </w:p>
    <w:p w14:paraId="5776A960" w14:textId="77777777" w:rsidR="002D525F" w:rsidRDefault="002D525F" w:rsidP="002D525F">
      <w:pPr>
        <w:pStyle w:val="ListParagraph"/>
        <w:spacing w:after="0" w:line="240" w:lineRule="auto"/>
        <w:ind w:left="0"/>
        <w:jc w:val="both"/>
        <w:rPr>
          <w:rFonts w:ascii="Calibri" w:hAnsi="Calibri" w:cs="Calibri"/>
          <w:sz w:val="24"/>
          <w:szCs w:val="24"/>
          <w:highlight w:val="yellow"/>
          <w:lang w:val="en-US"/>
        </w:rPr>
      </w:pPr>
    </w:p>
    <w:p w14:paraId="6C80C0FE" w14:textId="1C8DE11E" w:rsidR="0095297C" w:rsidRDefault="0095297C"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lastRenderedPageBreak/>
        <w:t xml:space="preserve">Turn </w:t>
      </w:r>
      <w:r w:rsidR="002D525F">
        <w:rPr>
          <w:rFonts w:ascii="Calibri" w:hAnsi="Calibri" w:cs="Calibri"/>
          <w:sz w:val="24"/>
          <w:szCs w:val="24"/>
          <w:highlight w:val="yellow"/>
          <w:lang w:val="en-US"/>
        </w:rPr>
        <w:t>the</w:t>
      </w:r>
      <w:r w:rsidRPr="007A3125">
        <w:rPr>
          <w:rFonts w:ascii="Calibri" w:hAnsi="Calibri" w:cs="Calibri"/>
          <w:sz w:val="24"/>
          <w:szCs w:val="24"/>
          <w:highlight w:val="yellow"/>
          <w:lang w:val="en-US"/>
        </w:rPr>
        <w:t xml:space="preserve"> sample and acquire </w:t>
      </w:r>
      <w:r w:rsidR="00052BFF" w:rsidRPr="007A3125">
        <w:rPr>
          <w:rFonts w:ascii="Calibri" w:hAnsi="Calibri" w:cs="Calibri"/>
          <w:sz w:val="24"/>
          <w:szCs w:val="24"/>
          <w:highlight w:val="yellow"/>
          <w:lang w:val="en-US"/>
        </w:rPr>
        <w:t xml:space="preserve">a </w:t>
      </w:r>
      <w:r w:rsidRPr="007A3125">
        <w:rPr>
          <w:rFonts w:ascii="Calibri" w:hAnsi="Calibri" w:cs="Calibri"/>
          <w:sz w:val="24"/>
          <w:szCs w:val="24"/>
          <w:highlight w:val="yellow"/>
          <w:lang w:val="en-US"/>
        </w:rPr>
        <w:t>new image from a different angle or image other organoids.</w:t>
      </w:r>
    </w:p>
    <w:p w14:paraId="0A0209C1" w14:textId="77777777" w:rsidR="002D525F" w:rsidRPr="007A3125" w:rsidRDefault="002D525F" w:rsidP="002D525F">
      <w:pPr>
        <w:pStyle w:val="ListParagraph"/>
        <w:spacing w:after="0" w:line="240" w:lineRule="auto"/>
        <w:ind w:left="0"/>
        <w:jc w:val="both"/>
        <w:rPr>
          <w:rFonts w:ascii="Calibri" w:hAnsi="Calibri" w:cs="Calibri"/>
          <w:sz w:val="24"/>
          <w:szCs w:val="24"/>
          <w:highlight w:val="yellow"/>
          <w:lang w:val="en-US"/>
        </w:rPr>
      </w:pPr>
    </w:p>
    <w:p w14:paraId="789966F3" w14:textId="0EBA60BE" w:rsidR="00025BE8" w:rsidRPr="007A3125" w:rsidRDefault="00283506" w:rsidP="007A3125">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7A3125">
        <w:rPr>
          <w:rFonts w:ascii="Calibri" w:hAnsi="Calibri" w:cs="Calibri"/>
          <w:sz w:val="24"/>
          <w:szCs w:val="24"/>
          <w:highlight w:val="yellow"/>
          <w:lang w:val="en-US"/>
        </w:rPr>
        <w:t>Analyze i</w:t>
      </w:r>
      <w:r w:rsidR="0095297C" w:rsidRPr="007A3125">
        <w:rPr>
          <w:rFonts w:ascii="Calibri" w:hAnsi="Calibri" w:cs="Calibri"/>
          <w:sz w:val="24"/>
          <w:szCs w:val="24"/>
          <w:highlight w:val="yellow"/>
          <w:lang w:val="en-US"/>
        </w:rPr>
        <w:t>mages with an interactive microscopy image analysis software</w:t>
      </w:r>
      <w:r w:rsidR="00842A72" w:rsidRPr="007A3125">
        <w:rPr>
          <w:rFonts w:ascii="Calibri" w:hAnsi="Calibri" w:cs="Calibri"/>
          <w:sz w:val="24"/>
          <w:szCs w:val="24"/>
          <w:highlight w:val="yellow"/>
          <w:lang w:val="en-US"/>
        </w:rPr>
        <w:t xml:space="preserve"> (e.g.</w:t>
      </w:r>
      <w:r w:rsidR="002D525F">
        <w:rPr>
          <w:rFonts w:ascii="Calibri" w:hAnsi="Calibri" w:cs="Calibri"/>
          <w:sz w:val="24"/>
          <w:szCs w:val="24"/>
          <w:highlight w:val="yellow"/>
          <w:lang w:val="en-US"/>
        </w:rPr>
        <w:t>,</w:t>
      </w:r>
      <w:r w:rsidR="00842A72" w:rsidRPr="007A3125">
        <w:rPr>
          <w:rFonts w:ascii="Calibri" w:hAnsi="Calibri" w:cs="Calibri"/>
          <w:sz w:val="24"/>
          <w:szCs w:val="24"/>
          <w:highlight w:val="yellow"/>
          <w:lang w:val="en-US"/>
        </w:rPr>
        <w:t xml:space="preserve"> </w:t>
      </w:r>
      <w:proofErr w:type="spellStart"/>
      <w:r w:rsidR="00842A72" w:rsidRPr="007A3125">
        <w:rPr>
          <w:rFonts w:ascii="Calibri" w:hAnsi="Calibri" w:cs="Calibri"/>
          <w:sz w:val="24"/>
          <w:szCs w:val="24"/>
          <w:highlight w:val="yellow"/>
          <w:lang w:val="en-US"/>
        </w:rPr>
        <w:t>Imaris</w:t>
      </w:r>
      <w:proofErr w:type="spellEnd"/>
      <w:r w:rsidR="00842A72" w:rsidRPr="007A3125">
        <w:rPr>
          <w:rFonts w:ascii="Calibri" w:hAnsi="Calibri" w:cs="Calibri"/>
          <w:sz w:val="24"/>
          <w:szCs w:val="24"/>
          <w:highlight w:val="yellow"/>
          <w:lang w:val="en-US"/>
        </w:rPr>
        <w:t>)</w:t>
      </w:r>
      <w:r w:rsidR="0095297C" w:rsidRPr="007A3125">
        <w:rPr>
          <w:rFonts w:ascii="Calibri" w:hAnsi="Calibri" w:cs="Calibri"/>
          <w:sz w:val="24"/>
          <w:szCs w:val="24"/>
          <w:highlight w:val="yellow"/>
          <w:lang w:val="en-US"/>
        </w:rPr>
        <w:t xml:space="preserve"> enabling </w:t>
      </w:r>
      <w:r w:rsidR="00D87616" w:rsidRPr="007A3125">
        <w:rPr>
          <w:rFonts w:ascii="Calibri" w:hAnsi="Calibri" w:cs="Calibri"/>
          <w:sz w:val="24"/>
          <w:szCs w:val="24"/>
          <w:highlight w:val="yellow"/>
          <w:lang w:val="en-US"/>
        </w:rPr>
        <w:t>(</w:t>
      </w:r>
      <w:proofErr w:type="spellStart"/>
      <w:r w:rsidR="00D87616" w:rsidRPr="007A3125">
        <w:rPr>
          <w:rFonts w:ascii="Calibri" w:hAnsi="Calibri" w:cs="Calibri"/>
          <w:sz w:val="24"/>
          <w:szCs w:val="24"/>
          <w:highlight w:val="yellow"/>
          <w:lang w:val="en-US"/>
        </w:rPr>
        <w:t>i</w:t>
      </w:r>
      <w:proofErr w:type="spellEnd"/>
      <w:r w:rsidR="00D87616" w:rsidRPr="007A3125">
        <w:rPr>
          <w:rFonts w:ascii="Calibri" w:hAnsi="Calibri" w:cs="Calibri"/>
          <w:sz w:val="24"/>
          <w:szCs w:val="24"/>
          <w:highlight w:val="yellow"/>
          <w:lang w:val="en-US"/>
        </w:rPr>
        <w:t xml:space="preserve">) </w:t>
      </w:r>
      <w:r w:rsidR="0095297C" w:rsidRPr="007A3125">
        <w:rPr>
          <w:rFonts w:ascii="Calibri" w:hAnsi="Calibri" w:cs="Calibri"/>
          <w:sz w:val="24"/>
          <w:szCs w:val="24"/>
          <w:highlight w:val="yellow"/>
          <w:lang w:val="en-US"/>
        </w:rPr>
        <w:t xml:space="preserve">the visualization of </w:t>
      </w:r>
      <w:r w:rsidR="002D525F">
        <w:rPr>
          <w:rFonts w:ascii="Calibri" w:hAnsi="Calibri" w:cs="Calibri"/>
          <w:sz w:val="24"/>
          <w:szCs w:val="24"/>
          <w:highlight w:val="yellow"/>
          <w:lang w:val="en-US"/>
        </w:rPr>
        <w:t>the</w:t>
      </w:r>
      <w:r w:rsidR="0095297C" w:rsidRPr="007A3125">
        <w:rPr>
          <w:rFonts w:ascii="Calibri" w:hAnsi="Calibri" w:cs="Calibri"/>
          <w:sz w:val="24"/>
          <w:szCs w:val="24"/>
          <w:highlight w:val="yellow"/>
          <w:lang w:val="en-US"/>
        </w:rPr>
        <w:t xml:space="preserve"> sample in 3D</w:t>
      </w:r>
      <w:r w:rsidR="00D87616" w:rsidRPr="007A3125">
        <w:rPr>
          <w:rFonts w:ascii="Calibri" w:hAnsi="Calibri" w:cs="Calibri"/>
          <w:sz w:val="24"/>
          <w:szCs w:val="24"/>
          <w:highlight w:val="yellow"/>
          <w:lang w:val="en-US"/>
        </w:rPr>
        <w:t xml:space="preserve"> (ii)</w:t>
      </w:r>
      <w:r w:rsidR="0095297C" w:rsidRPr="007A3125">
        <w:rPr>
          <w:rFonts w:ascii="Calibri" w:hAnsi="Calibri" w:cs="Calibri"/>
          <w:sz w:val="24"/>
          <w:szCs w:val="24"/>
          <w:highlight w:val="yellow"/>
          <w:lang w:val="en-US"/>
        </w:rPr>
        <w:t xml:space="preserve"> the segmentation</w:t>
      </w:r>
      <w:r w:rsidR="00D87616" w:rsidRPr="007A3125">
        <w:rPr>
          <w:rFonts w:ascii="Calibri" w:hAnsi="Calibri" w:cs="Calibri"/>
          <w:sz w:val="24"/>
          <w:szCs w:val="24"/>
          <w:highlight w:val="yellow"/>
          <w:lang w:val="en-US"/>
        </w:rPr>
        <w:t xml:space="preserve"> of objects (iii)</w:t>
      </w:r>
      <w:r w:rsidR="0095297C" w:rsidRPr="007A3125">
        <w:rPr>
          <w:rFonts w:ascii="Calibri" w:hAnsi="Calibri" w:cs="Calibri"/>
          <w:sz w:val="24"/>
          <w:szCs w:val="24"/>
          <w:highlight w:val="yellow"/>
          <w:lang w:val="en-US"/>
        </w:rPr>
        <w:t xml:space="preserve"> identification</w:t>
      </w:r>
      <w:r w:rsidR="00D87616" w:rsidRPr="007A3125">
        <w:rPr>
          <w:rFonts w:ascii="Calibri" w:hAnsi="Calibri" w:cs="Calibri"/>
          <w:sz w:val="24"/>
          <w:szCs w:val="24"/>
          <w:highlight w:val="yellow"/>
          <w:lang w:val="en-US"/>
        </w:rPr>
        <w:t xml:space="preserve"> </w:t>
      </w:r>
      <w:r w:rsidR="0095297C" w:rsidRPr="007A3125">
        <w:rPr>
          <w:rFonts w:ascii="Calibri" w:hAnsi="Calibri" w:cs="Calibri"/>
          <w:sz w:val="24"/>
          <w:szCs w:val="24"/>
          <w:highlight w:val="yellow"/>
          <w:lang w:val="en-US"/>
        </w:rPr>
        <w:t>and quantitative analysis of objects.</w:t>
      </w:r>
    </w:p>
    <w:p w14:paraId="2B2F341E" w14:textId="4CEF3399" w:rsidR="00890353" w:rsidRPr="007A3125" w:rsidRDefault="00890353" w:rsidP="007A3125">
      <w:pPr>
        <w:contextualSpacing/>
      </w:pPr>
    </w:p>
    <w:p w14:paraId="7834BEB9" w14:textId="64793F9D" w:rsidR="000A122C" w:rsidRPr="007A3125" w:rsidRDefault="00890353" w:rsidP="007A3125">
      <w:pPr>
        <w:contextualSpacing/>
        <w:rPr>
          <w:b/>
        </w:rPr>
      </w:pPr>
      <w:r w:rsidRPr="007A3125">
        <w:rPr>
          <w:b/>
        </w:rPr>
        <w:t>REPRESENTATIVE RESULTS</w:t>
      </w:r>
    </w:p>
    <w:p w14:paraId="7529A4CE" w14:textId="33E7217D" w:rsidR="002F1892" w:rsidRPr="007A3125" w:rsidRDefault="00B43AF5" w:rsidP="007A3125">
      <w:pPr>
        <w:contextualSpacing/>
      </w:pPr>
      <w:r w:rsidRPr="007A3125">
        <w:rPr>
          <w:i/>
        </w:rPr>
        <w:t>E</w:t>
      </w:r>
      <w:r w:rsidR="00F06ACF" w:rsidRPr="007A3125">
        <w:rPr>
          <w:i/>
        </w:rPr>
        <w:t>x vivo</w:t>
      </w:r>
      <w:r w:rsidR="00F06ACF" w:rsidRPr="007A3125">
        <w:t xml:space="preserve"> organogenesis</w:t>
      </w:r>
      <w:r w:rsidRPr="007A3125">
        <w:t xml:space="preserve"> methods</w:t>
      </w:r>
      <w:r w:rsidR="00F06ACF" w:rsidRPr="007A3125">
        <w:t xml:space="preserve"> </w:t>
      </w:r>
      <w:r w:rsidRPr="007A3125">
        <w:t xml:space="preserve">are transforming our capabilities to study </w:t>
      </w:r>
      <w:r w:rsidR="00797744" w:rsidRPr="007A3125">
        <w:t xml:space="preserve">mammalian </w:t>
      </w:r>
      <w:r w:rsidRPr="007A3125">
        <w:t>tissue development and maintenance of tissue homeostasis</w:t>
      </w:r>
      <w:r w:rsidR="00854E2E" w:rsidRPr="007A3125">
        <w:t xml:space="preserve"> in a dish</w:t>
      </w:r>
      <w:r w:rsidRPr="007A3125">
        <w:t xml:space="preserve">. </w:t>
      </w:r>
      <w:r w:rsidR="00D26833" w:rsidRPr="007A3125">
        <w:t xml:space="preserve">The analysis of molecular and cellular mechanisms </w:t>
      </w:r>
      <w:r w:rsidR="00797744" w:rsidRPr="007A3125">
        <w:t xml:space="preserve">that regulate these processes, including primary </w:t>
      </w:r>
      <w:proofErr w:type="spellStart"/>
      <w:r w:rsidR="00797744" w:rsidRPr="007A3125">
        <w:t>ciliogenesis</w:t>
      </w:r>
      <w:proofErr w:type="spellEnd"/>
      <w:r w:rsidR="00797744" w:rsidRPr="007A3125">
        <w:t xml:space="preserve"> and ciliary</w:t>
      </w:r>
      <w:r w:rsidR="002C026D" w:rsidRPr="007A3125">
        <w:t xml:space="preserve"> signaling, relies on </w:t>
      </w:r>
      <w:r w:rsidR="002F789E">
        <w:t>the</w:t>
      </w:r>
      <w:r w:rsidR="002C026D" w:rsidRPr="007A3125">
        <w:t xml:space="preserve"> ability to image organoids in three-dimension.</w:t>
      </w:r>
    </w:p>
    <w:p w14:paraId="1317ECD1" w14:textId="77777777" w:rsidR="002F1892" w:rsidRPr="007A3125" w:rsidRDefault="002F1892" w:rsidP="007A3125">
      <w:pPr>
        <w:contextualSpacing/>
      </w:pPr>
    </w:p>
    <w:p w14:paraId="717FB28B" w14:textId="69A1CCB3" w:rsidR="00F06ACF" w:rsidRPr="007A3125" w:rsidRDefault="002C026D" w:rsidP="007A3125">
      <w:pPr>
        <w:contextualSpacing/>
      </w:pPr>
      <w:r w:rsidRPr="007A3125">
        <w:t>The protocol described above enables the s</w:t>
      </w:r>
      <w:r w:rsidR="00787ED3" w:rsidRPr="007A3125">
        <w:t>taining of whole-mount mammary organoids</w:t>
      </w:r>
      <w:r w:rsidR="0046392A" w:rsidRPr="007A3125">
        <w:t>. They</w:t>
      </w:r>
      <w:r w:rsidR="00A45E51" w:rsidRPr="007A3125">
        <w:t xml:space="preserve"> arise from mammary stem cell-enriched basal cells that are FACS-purified from adult female mice</w:t>
      </w:r>
      <w:r w:rsidR="00842A72" w:rsidRPr="007A3125">
        <w:t xml:space="preserve"> </w:t>
      </w:r>
      <w:r w:rsidR="00A45E51" w:rsidRPr="007A3125">
        <w:t>(</w:t>
      </w:r>
      <w:r w:rsidR="00A45E51" w:rsidRPr="002F789E">
        <w:rPr>
          <w:b/>
          <w:bCs/>
        </w:rPr>
        <w:t>Figure 1A</w:t>
      </w:r>
      <w:r w:rsidR="00A45E51" w:rsidRPr="007A3125">
        <w:t>)</w:t>
      </w:r>
      <w:r w:rsidR="00D67D94" w:rsidRPr="007A3125">
        <w:fldChar w:fldCharType="begin"/>
      </w:r>
      <w:r w:rsidR="00D67D94" w:rsidRPr="007A3125">
        <w:instrText xml:space="preserve"> ADDIN EN.CITE &lt;EndNote&gt;&lt;Cite&gt;&lt;Author&gt;Guen&lt;/Author&gt;&lt;Year&gt;2017&lt;/Year&gt;&lt;RecNum&gt;124&lt;/RecNum&gt;&lt;DisplayText&gt;&lt;style face="superscript"&gt;4&lt;/style&gt;&lt;/DisplayText&gt;&lt;record&gt;&lt;rec-number&gt;124&lt;/rec-number&gt;&lt;foreign-keys&gt;&lt;key app="EN" db-id="saw25v9x6zpe5gea0ecpvfd5zxdetpwepttt" timestamp="1572425714" guid="8a692f6b-4184-4d47-88c2-927974c69348"&gt;124&lt;/key&gt;&lt;/foreign-keys&gt;&lt;ref-type name="Journal Article"&gt;17&lt;/ref-type&gt;&lt;contributors&gt;&lt;authors&gt;&lt;author&gt;Guen, V. J.&lt;/author&gt;&lt;author&gt;Chavarria, T. E.&lt;/author&gt;&lt;author&gt;Kroger, C.&lt;/author&gt;&lt;author&gt;Ye, X.&lt;/author&gt;&lt;author&gt;Weinberg, R. A.&lt;/author&gt;&lt;author&gt;Lees, J. A.&lt;/author&gt;&lt;/authors&gt;&lt;/contributors&gt;&lt;auth-address&gt;The David H. Koch Institute for Integrative Cancer Research, Massachusetts Institute of Technology, Cambridge, MA 02139.&amp;#xD;Department of Biology, Massachusetts Institute of Technology, Cambridge, MA 02139.&amp;#xD;The Whitehead Institute, Cambridge, MA 02139.&amp;#xD;The David H. Koch Institute for Integrative Cancer Research, Massachusetts Institute of Technology, Cambridge, MA 02139; weinberg@wi.mit.edu jalees@mit.edu.&lt;/auth-address&gt;&lt;titles&gt;&lt;title&gt;EMT programs promote basal mammary stem cell and tumor-initiating cell stemness by inducing primary ciliogenesis and Hedgehog signaling&lt;/title&gt;&lt;secondary-title&gt;Proc Natl Acad Sci U S A&lt;/secondary-title&gt;&lt;/titles&gt;&lt;periodical&gt;&lt;full-title&gt;Proc Natl Acad Sci U S A&lt;/full-title&gt;&lt;/periodical&gt;&lt;keywords&gt;&lt;keyword&gt;Emt&lt;/keyword&gt;&lt;keyword&gt;hedgehog&lt;/keyword&gt;&lt;keyword&gt;primary cilia&lt;/keyword&gt;&lt;keyword&gt;stemness&lt;/keyword&gt;&lt;/keywords&gt;&lt;dates&gt;&lt;year&gt;2017&lt;/year&gt;&lt;pub-dates&gt;&lt;date&gt;Nov 20&lt;/date&gt;&lt;/pub-dates&gt;&lt;/dates&gt;&lt;isbn&gt;1091-6490 (Electronic)&amp;#xD;0027-8424 (Linking)&lt;/isbn&gt;&lt;accession-num&gt;29158396&lt;/accession-num&gt;&lt;urls&gt;&lt;related-urls&gt;&lt;url&gt;https://www.ncbi.nlm.nih.gov/pubmed/29158396&lt;/url&gt;&lt;/related-urls&gt;&lt;/urls&gt;&lt;electronic-resource-num&gt;10.1073/pnas.1711534114&lt;/electronic-resource-num&gt;&lt;/record&gt;&lt;/Cite&gt;&lt;/EndNote&gt;</w:instrText>
      </w:r>
      <w:r w:rsidR="00D67D94" w:rsidRPr="007A3125">
        <w:fldChar w:fldCharType="separate"/>
      </w:r>
      <w:r w:rsidR="00D67D94" w:rsidRPr="007A3125">
        <w:rPr>
          <w:noProof/>
          <w:vertAlign w:val="superscript"/>
        </w:rPr>
        <w:t>4</w:t>
      </w:r>
      <w:r w:rsidR="00D67D94" w:rsidRPr="007A3125">
        <w:fldChar w:fldCharType="end"/>
      </w:r>
      <w:r w:rsidR="00A45E51" w:rsidRPr="007A3125">
        <w:t xml:space="preserve">. The staining procedure enables </w:t>
      </w:r>
      <w:r w:rsidRPr="007A3125">
        <w:t>the</w:t>
      </w:r>
      <w:r w:rsidR="00787ED3" w:rsidRPr="007A3125">
        <w:t xml:space="preserve"> visualiz</w:t>
      </w:r>
      <w:r w:rsidRPr="007A3125">
        <w:t xml:space="preserve">ation of </w:t>
      </w:r>
      <w:r w:rsidR="00013A11" w:rsidRPr="007A3125">
        <w:t>cell lineage, centrosome, and primary cilium</w:t>
      </w:r>
      <w:r w:rsidR="002F1892" w:rsidRPr="007A3125">
        <w:t xml:space="preserve"> markers</w:t>
      </w:r>
      <w:r w:rsidR="00F02A94" w:rsidRPr="007A3125">
        <w:t xml:space="preserve"> </w:t>
      </w:r>
      <w:r w:rsidR="00787ED3" w:rsidRPr="007A3125">
        <w:t xml:space="preserve">in </w:t>
      </w:r>
      <w:r w:rsidRPr="007A3125">
        <w:t>organoids</w:t>
      </w:r>
      <w:r w:rsidR="00B91C28" w:rsidRPr="007A3125">
        <w:t xml:space="preserve"> in </w:t>
      </w:r>
      <w:r w:rsidR="002D2902" w:rsidRPr="007A3125">
        <w:t>less than</w:t>
      </w:r>
      <w:r w:rsidR="00B91C28" w:rsidRPr="007A3125">
        <w:t xml:space="preserve"> 24 </w:t>
      </w:r>
      <w:r w:rsidR="0003216A" w:rsidRPr="007A3125">
        <w:t>h</w:t>
      </w:r>
      <w:r w:rsidR="00B91C28" w:rsidRPr="007A3125">
        <w:t xml:space="preserve"> </w:t>
      </w:r>
      <w:r w:rsidR="00787ED3" w:rsidRPr="007A3125">
        <w:t>(</w:t>
      </w:r>
      <w:r w:rsidR="00787ED3" w:rsidRPr="002F789E">
        <w:rPr>
          <w:b/>
          <w:bCs/>
        </w:rPr>
        <w:t xml:space="preserve">Figure </w:t>
      </w:r>
      <w:r w:rsidR="00F02A94" w:rsidRPr="002F789E">
        <w:rPr>
          <w:b/>
          <w:bCs/>
        </w:rPr>
        <w:t>1</w:t>
      </w:r>
      <w:r w:rsidR="00A45E51" w:rsidRPr="002F789E">
        <w:rPr>
          <w:b/>
          <w:bCs/>
        </w:rPr>
        <w:t>B</w:t>
      </w:r>
      <w:r w:rsidR="00787ED3" w:rsidRPr="007A3125">
        <w:t>).</w:t>
      </w:r>
      <w:r w:rsidRPr="007A3125">
        <w:t xml:space="preserve"> </w:t>
      </w:r>
      <w:r w:rsidR="00854E2E" w:rsidRPr="007A3125">
        <w:t xml:space="preserve">The </w:t>
      </w:r>
      <w:r w:rsidR="002F1892" w:rsidRPr="007A3125">
        <w:t xml:space="preserve">strength of the </w:t>
      </w:r>
      <w:r w:rsidR="00901965" w:rsidRPr="007A3125">
        <w:t>immunofluorescence</w:t>
      </w:r>
      <w:r w:rsidR="00842A72" w:rsidRPr="007A3125">
        <w:t xml:space="preserve"> staining</w:t>
      </w:r>
      <w:r w:rsidR="00854E2E" w:rsidRPr="007A3125">
        <w:t xml:space="preserve"> and imaging </w:t>
      </w:r>
      <w:r w:rsidR="002F1892" w:rsidRPr="007A3125">
        <w:t>procedures</w:t>
      </w:r>
      <w:r w:rsidR="00854E2E" w:rsidRPr="007A3125">
        <w:t xml:space="preserve"> </w:t>
      </w:r>
      <w:r w:rsidR="002F1892" w:rsidRPr="007A3125">
        <w:t>that we describe for the visualization of the</w:t>
      </w:r>
      <w:r w:rsidR="00854E2E" w:rsidRPr="007A3125">
        <w:t xml:space="preserve"> three-dimensional </w:t>
      </w:r>
      <w:r w:rsidR="002F1892" w:rsidRPr="007A3125">
        <w:t xml:space="preserve">architecture of organoids is exemplified here through the staining and visualization of </w:t>
      </w:r>
      <w:r w:rsidR="00013A11" w:rsidRPr="007A3125">
        <w:t xml:space="preserve">integrin </w:t>
      </w:r>
      <w:r w:rsidR="002F789E">
        <w:t>α</w:t>
      </w:r>
      <w:r w:rsidR="00013A11" w:rsidRPr="007A3125">
        <w:t xml:space="preserve">6, also known as </w:t>
      </w:r>
      <w:r w:rsidR="002F1892" w:rsidRPr="007A3125">
        <w:t>CD49f (</w:t>
      </w:r>
      <w:r w:rsidR="002F1892" w:rsidRPr="002F789E">
        <w:rPr>
          <w:b/>
          <w:bCs/>
        </w:rPr>
        <w:t>Figure 1</w:t>
      </w:r>
      <w:r w:rsidR="00D67D94" w:rsidRPr="002F789E">
        <w:rPr>
          <w:b/>
          <w:bCs/>
        </w:rPr>
        <w:t>C</w:t>
      </w:r>
      <w:r w:rsidR="002F1892" w:rsidRPr="007A3125">
        <w:t>)</w:t>
      </w:r>
      <w:r w:rsidR="00854E2E" w:rsidRPr="007A3125">
        <w:t xml:space="preserve">. </w:t>
      </w:r>
      <w:r w:rsidR="00013A11" w:rsidRPr="007A3125">
        <w:t>Additionally, the staining of primary cilia</w:t>
      </w:r>
      <w:r w:rsidR="007F3FBD" w:rsidRPr="007A3125">
        <w:t xml:space="preserve"> (</w:t>
      </w:r>
      <w:r w:rsidR="00013A11" w:rsidRPr="007A3125">
        <w:t xml:space="preserve">through </w:t>
      </w:r>
      <w:r w:rsidR="00D67D94" w:rsidRPr="007A3125">
        <w:t xml:space="preserve">the staining of </w:t>
      </w:r>
      <w:r w:rsidR="00013A11" w:rsidRPr="007A3125">
        <w:t>Arl13b</w:t>
      </w:r>
      <w:r w:rsidR="007F3FBD" w:rsidRPr="007A3125">
        <w:t xml:space="preserve">, </w:t>
      </w:r>
      <w:r w:rsidR="00013A11" w:rsidRPr="007A3125">
        <w:t>a primary cilium marker)</w:t>
      </w:r>
      <w:r w:rsidR="007F3FBD" w:rsidRPr="007A3125">
        <w:t xml:space="preserve">, </w:t>
      </w:r>
      <w:r w:rsidR="00013A11" w:rsidRPr="007A3125">
        <w:t>of centrosomes</w:t>
      </w:r>
      <w:r w:rsidR="007F3FBD" w:rsidRPr="007A3125">
        <w:t xml:space="preserve"> (t</w:t>
      </w:r>
      <w:r w:rsidR="00013A11" w:rsidRPr="007A3125">
        <w:t xml:space="preserve">hrough </w:t>
      </w:r>
      <w:r w:rsidR="00D67D94" w:rsidRPr="007A3125">
        <w:t xml:space="preserve">a </w:t>
      </w:r>
      <w:proofErr w:type="spellStart"/>
      <w:r w:rsidR="002F789E">
        <w:t>γ</w:t>
      </w:r>
      <w:r w:rsidR="00013A11" w:rsidRPr="007A3125">
        <w:t>tubulin</w:t>
      </w:r>
      <w:proofErr w:type="spellEnd"/>
      <w:r w:rsidR="00D67D94" w:rsidRPr="007A3125">
        <w:t xml:space="preserve"> staining</w:t>
      </w:r>
      <w:r w:rsidR="007F3FBD" w:rsidRPr="007A3125">
        <w:t>),</w:t>
      </w:r>
      <w:r w:rsidR="00013A11" w:rsidRPr="007A3125">
        <w:t xml:space="preserve"> and of mammary-stem cell enriched basal cells</w:t>
      </w:r>
      <w:r w:rsidR="007F3FBD" w:rsidRPr="007A3125">
        <w:t xml:space="preserve"> (</w:t>
      </w:r>
      <w:r w:rsidR="00013A11" w:rsidRPr="007A3125">
        <w:t>through the staining of Slu</w:t>
      </w:r>
      <w:r w:rsidR="007F3FBD" w:rsidRPr="007A3125">
        <w:t xml:space="preserve">g, </w:t>
      </w:r>
      <w:r w:rsidR="00013A11" w:rsidRPr="007A3125">
        <w:t>an epithelial-mesenchymal transition marker) illustrate</w:t>
      </w:r>
      <w:r w:rsidR="007E5F0D" w:rsidRPr="007A3125">
        <w:t>s</w:t>
      </w:r>
      <w:r w:rsidR="00013A11" w:rsidRPr="007A3125">
        <w:t xml:space="preserve"> </w:t>
      </w:r>
      <w:r w:rsidR="002F789E">
        <w:t>the</w:t>
      </w:r>
      <w:r w:rsidR="00013A11" w:rsidRPr="007A3125">
        <w:t xml:space="preserve"> ability to visualize whole-mount organoids at the cellular and sub-cellular scales (</w:t>
      </w:r>
      <w:r w:rsidR="00B91C28" w:rsidRPr="002F789E">
        <w:rPr>
          <w:b/>
          <w:bCs/>
        </w:rPr>
        <w:t xml:space="preserve">Figure </w:t>
      </w:r>
      <w:r w:rsidR="0046392A" w:rsidRPr="002F789E">
        <w:rPr>
          <w:b/>
          <w:bCs/>
        </w:rPr>
        <w:t>1C</w:t>
      </w:r>
      <w:r w:rsidR="00B91C28" w:rsidRPr="007A3125">
        <w:t>).</w:t>
      </w:r>
    </w:p>
    <w:p w14:paraId="78DCDDB7" w14:textId="77777777" w:rsidR="00890258" w:rsidRPr="007A3125" w:rsidRDefault="00890258" w:rsidP="007A3125">
      <w:pPr>
        <w:contextualSpacing/>
      </w:pPr>
    </w:p>
    <w:p w14:paraId="05F254D4" w14:textId="0B4DC004" w:rsidR="005041DE" w:rsidRPr="007A3125" w:rsidRDefault="006578E7" w:rsidP="007A3125">
      <w:pPr>
        <w:contextualSpacing/>
      </w:pPr>
      <w:r w:rsidRPr="007A3125">
        <w:t xml:space="preserve">The </w:t>
      </w:r>
      <w:r w:rsidR="005C304A" w:rsidRPr="007A3125">
        <w:t>method</w:t>
      </w:r>
      <w:r w:rsidRPr="007A3125">
        <w:t xml:space="preserve"> described </w:t>
      </w:r>
      <w:r w:rsidR="00890258" w:rsidRPr="007A3125">
        <w:t xml:space="preserve">here </w:t>
      </w:r>
      <w:r w:rsidRPr="007A3125">
        <w:t>enable</w:t>
      </w:r>
      <w:r w:rsidR="005C304A" w:rsidRPr="007A3125">
        <w:t>s</w:t>
      </w:r>
      <w:r w:rsidR="00890258" w:rsidRPr="007A3125">
        <w:t xml:space="preserve"> semi-automated segmentation </w:t>
      </w:r>
      <w:r w:rsidR="005C304A" w:rsidRPr="007A3125">
        <w:t xml:space="preserve">of objects </w:t>
      </w:r>
      <w:r w:rsidR="00890258" w:rsidRPr="007A3125">
        <w:t>and image analysis (</w:t>
      </w:r>
      <w:r w:rsidR="00890258" w:rsidRPr="002F789E">
        <w:rPr>
          <w:b/>
          <w:bCs/>
        </w:rPr>
        <w:t xml:space="preserve">Figure </w:t>
      </w:r>
      <w:r w:rsidR="0046392A" w:rsidRPr="002F789E">
        <w:rPr>
          <w:b/>
          <w:bCs/>
        </w:rPr>
        <w:t>1C</w:t>
      </w:r>
      <w:r w:rsidR="00013A11" w:rsidRPr="002F789E">
        <w:rPr>
          <w:b/>
          <w:bCs/>
        </w:rPr>
        <w:t xml:space="preserve">, </w:t>
      </w:r>
      <w:r w:rsidR="00D67B3A" w:rsidRPr="002F789E">
        <w:rPr>
          <w:b/>
          <w:bCs/>
        </w:rPr>
        <w:t>Animated Figure</w:t>
      </w:r>
      <w:r w:rsidR="00013A11" w:rsidRPr="002F789E">
        <w:rPr>
          <w:b/>
          <w:bCs/>
        </w:rPr>
        <w:t xml:space="preserve"> 1</w:t>
      </w:r>
      <w:r w:rsidR="00890258" w:rsidRPr="007A3125">
        <w:t xml:space="preserve">). Using an interactive microscopy image analysis software, the total cell number, the </w:t>
      </w:r>
      <w:r w:rsidR="005C304A" w:rsidRPr="007A3125">
        <w:t>number</w:t>
      </w:r>
      <w:r w:rsidR="00890258" w:rsidRPr="007A3125">
        <w:t xml:space="preserve"> of cell</w:t>
      </w:r>
      <w:r w:rsidR="005C304A" w:rsidRPr="007A3125">
        <w:t>s</w:t>
      </w:r>
      <w:r w:rsidR="00890258" w:rsidRPr="007A3125">
        <w:t xml:space="preserve"> from distinct cell lineages, and the number and size of primary cilia can be quantified with accuracy.</w:t>
      </w:r>
    </w:p>
    <w:p w14:paraId="099B4795" w14:textId="2515E065" w:rsidR="00890258" w:rsidRPr="007A3125" w:rsidRDefault="00890258" w:rsidP="007A3125">
      <w:pPr>
        <w:contextualSpacing/>
      </w:pPr>
    </w:p>
    <w:p w14:paraId="009AAFA2" w14:textId="3B384866" w:rsidR="00890258" w:rsidRPr="007A3125" w:rsidRDefault="00890258" w:rsidP="007A3125">
      <w:pPr>
        <w:contextualSpacing/>
        <w:rPr>
          <w:b/>
        </w:rPr>
      </w:pPr>
      <w:r w:rsidRPr="007A3125">
        <w:rPr>
          <w:b/>
        </w:rPr>
        <w:t>FIGURE LEGEND</w:t>
      </w:r>
    </w:p>
    <w:p w14:paraId="577B42F0" w14:textId="77777777" w:rsidR="00890258" w:rsidRPr="007A3125" w:rsidRDefault="00890258" w:rsidP="007A3125">
      <w:pPr>
        <w:contextualSpacing/>
        <w:rPr>
          <w:b/>
        </w:rPr>
      </w:pPr>
    </w:p>
    <w:p w14:paraId="321B3353" w14:textId="37ABABB0" w:rsidR="00890258" w:rsidRPr="007A3125" w:rsidRDefault="00D52F25" w:rsidP="007A3125">
      <w:pPr>
        <w:contextualSpacing/>
      </w:pPr>
      <w:r w:rsidRPr="007A3125">
        <w:rPr>
          <w:b/>
        </w:rPr>
        <w:t xml:space="preserve">Figure 1: </w:t>
      </w:r>
      <w:r w:rsidR="00C177B3" w:rsidRPr="007A3125">
        <w:rPr>
          <w:b/>
        </w:rPr>
        <w:t xml:space="preserve">Overview of the </w:t>
      </w:r>
      <w:r w:rsidR="00901965" w:rsidRPr="007A3125">
        <w:rPr>
          <w:b/>
        </w:rPr>
        <w:t>immunofluorescence</w:t>
      </w:r>
      <w:r w:rsidR="00C177B3" w:rsidRPr="007A3125">
        <w:rPr>
          <w:b/>
        </w:rPr>
        <w:t xml:space="preserve"> staining and imaging procedures for the analysis of mammary organoids.</w:t>
      </w:r>
      <w:r w:rsidR="00C177B3" w:rsidRPr="007A3125">
        <w:t xml:space="preserve"> </w:t>
      </w:r>
      <w:r w:rsidR="002420C0" w:rsidRPr="007A3125">
        <w:t>(</w:t>
      </w:r>
      <w:r w:rsidR="002420C0" w:rsidRPr="002F789E">
        <w:rPr>
          <w:b/>
          <w:bCs/>
        </w:rPr>
        <w:t>A</w:t>
      </w:r>
      <w:r w:rsidR="002420C0" w:rsidRPr="007A3125">
        <w:t xml:space="preserve">) </w:t>
      </w:r>
      <w:r w:rsidR="00C177B3" w:rsidRPr="007A3125">
        <w:t>Mammary glands from adult C57BL6/J female mice are dissociated</w:t>
      </w:r>
      <w:r w:rsidR="00231781" w:rsidRPr="007A3125">
        <w:t xml:space="preserve"> and m</w:t>
      </w:r>
      <w:r w:rsidR="00C177B3" w:rsidRPr="007A3125">
        <w:t>ammary stem cell-enriched basal cells are FACS-purified</w:t>
      </w:r>
      <w:r w:rsidR="00231781" w:rsidRPr="007A3125">
        <w:t xml:space="preserve"> (</w:t>
      </w:r>
      <w:r w:rsidR="00C177B3" w:rsidRPr="007A3125">
        <w:t>CD49f</w:t>
      </w:r>
      <w:r w:rsidR="00C177B3" w:rsidRPr="007A3125">
        <w:rPr>
          <w:vertAlign w:val="superscript"/>
        </w:rPr>
        <w:t>high</w:t>
      </w:r>
      <w:r w:rsidR="00C177B3" w:rsidRPr="007A3125">
        <w:t>;CD24</w:t>
      </w:r>
      <w:r w:rsidR="00C177B3" w:rsidRPr="007A3125">
        <w:rPr>
          <w:vertAlign w:val="superscript"/>
        </w:rPr>
        <w:t>med</w:t>
      </w:r>
      <w:r w:rsidR="00C177B3" w:rsidRPr="007A3125">
        <w:t xml:space="preserve"> </w:t>
      </w:r>
      <w:r w:rsidR="002420C0" w:rsidRPr="007A3125">
        <w:t>phenotype</w:t>
      </w:r>
      <w:r w:rsidR="00231781" w:rsidRPr="007A3125">
        <w:t>) and plated in three-dimension</w:t>
      </w:r>
      <w:r w:rsidR="00280B85" w:rsidRPr="007A3125">
        <w:t xml:space="preserve"> according to </w:t>
      </w:r>
      <w:proofErr w:type="spellStart"/>
      <w:r w:rsidR="00280B85" w:rsidRPr="007A3125">
        <w:t>Guen</w:t>
      </w:r>
      <w:proofErr w:type="spellEnd"/>
      <w:r w:rsidR="00280B85" w:rsidRPr="007A3125">
        <w:t xml:space="preserve"> et al., 2017</w:t>
      </w:r>
      <w:r w:rsidR="00280B85" w:rsidRPr="007A3125">
        <w:fldChar w:fldCharType="begin"/>
      </w:r>
      <w:r w:rsidR="00280B85" w:rsidRPr="007A3125">
        <w:instrText xml:space="preserve"> ADDIN EN.CITE &lt;EndNote&gt;&lt;Cite&gt;&lt;Author&gt;Guen&lt;/Author&gt;&lt;Year&gt;2017&lt;/Year&gt;&lt;RecNum&gt;124&lt;/RecNum&gt;&lt;DisplayText&gt;&lt;style face="superscript"&gt;4&lt;/style&gt;&lt;/DisplayText&gt;&lt;record&gt;&lt;rec-number&gt;124&lt;/rec-number&gt;&lt;foreign-keys&gt;&lt;key app="EN" db-id="saw25v9x6zpe5gea0ecpvfd5zxdetpwepttt" timestamp="1572425714" guid="8a692f6b-4184-4d47-88c2-927974c69348"&gt;124&lt;/key&gt;&lt;/foreign-keys&gt;&lt;ref-type name="Journal Article"&gt;17&lt;/ref-type&gt;&lt;contributors&gt;&lt;authors&gt;&lt;author&gt;Guen, V. J.&lt;/author&gt;&lt;author&gt;Chavarria, T. E.&lt;/author&gt;&lt;author&gt;Kroger, C.&lt;/author&gt;&lt;author&gt;Ye, X.&lt;/author&gt;&lt;author&gt;Weinberg, R. A.&lt;/author&gt;&lt;author&gt;Lees, J. A.&lt;/author&gt;&lt;/authors&gt;&lt;/contributors&gt;&lt;auth-address&gt;The David H. Koch Institute for Integrative Cancer Research, Massachusetts Institute of Technology, Cambridge, MA 02139.&amp;#xD;Department of Biology, Massachusetts Institute of Technology, Cambridge, MA 02139.&amp;#xD;The Whitehead Institute, Cambridge, MA 02139.&amp;#xD;The David H. Koch Institute for Integrative Cancer Research, Massachusetts Institute of Technology, Cambridge, MA 02139; weinberg@wi.mit.edu jalees@mit.edu.&lt;/auth-address&gt;&lt;titles&gt;&lt;title&gt;EMT programs promote basal mammary stem cell and tumor-initiating cell stemness by inducing primary ciliogenesis and Hedgehog signaling&lt;/title&gt;&lt;secondary-title&gt;Proc Natl Acad Sci U S A&lt;/secondary-title&gt;&lt;/titles&gt;&lt;periodical&gt;&lt;full-title&gt;Proc Natl Acad Sci U S A&lt;/full-title&gt;&lt;/periodical&gt;&lt;keywords&gt;&lt;keyword&gt;Emt&lt;/keyword&gt;&lt;keyword&gt;hedgehog&lt;/keyword&gt;&lt;keyword&gt;primary cilia&lt;/keyword&gt;&lt;keyword&gt;stemness&lt;/keyword&gt;&lt;/keywords&gt;&lt;dates&gt;&lt;year&gt;2017&lt;/year&gt;&lt;pub-dates&gt;&lt;date&gt;Nov 20&lt;/date&gt;&lt;/pub-dates&gt;&lt;/dates&gt;&lt;isbn&gt;1091-6490 (Electronic)&amp;#xD;0027-8424 (Linking)&lt;/isbn&gt;&lt;accession-num&gt;29158396&lt;/accession-num&gt;&lt;urls&gt;&lt;related-urls&gt;&lt;url&gt;https://www.ncbi.nlm.nih.gov/pubmed/29158396&lt;/url&gt;&lt;/related-urls&gt;&lt;/urls&gt;&lt;electronic-resource-num&gt;10.1073/pnas.1711534114&lt;/electronic-resource-num&gt;&lt;/record&gt;&lt;/Cite&gt;&lt;/EndNote&gt;</w:instrText>
      </w:r>
      <w:r w:rsidR="00280B85" w:rsidRPr="007A3125">
        <w:fldChar w:fldCharType="separate"/>
      </w:r>
      <w:r w:rsidR="00280B85" w:rsidRPr="007A3125">
        <w:rPr>
          <w:noProof/>
          <w:vertAlign w:val="superscript"/>
        </w:rPr>
        <w:t>4</w:t>
      </w:r>
      <w:r w:rsidR="00280B85" w:rsidRPr="007A3125">
        <w:fldChar w:fldCharType="end"/>
      </w:r>
      <w:r w:rsidR="002420C0" w:rsidRPr="007A3125">
        <w:t>. Mammary organoids ranging from 100-300 µm in size are observed 7-14 days after plating by brightfield microscopy.</w:t>
      </w:r>
      <w:r w:rsidR="00231781" w:rsidRPr="007A3125">
        <w:t xml:space="preserve"> Scale bar: 100 µm.</w:t>
      </w:r>
      <w:r w:rsidR="002420C0" w:rsidRPr="007A3125">
        <w:t xml:space="preserve"> (</w:t>
      </w:r>
      <w:r w:rsidR="002420C0" w:rsidRPr="002F789E">
        <w:rPr>
          <w:b/>
          <w:bCs/>
        </w:rPr>
        <w:t>B</w:t>
      </w:r>
      <w:r w:rsidR="002420C0" w:rsidRPr="007A3125">
        <w:t xml:space="preserve">) Organoids are recovered, fixed, permeabilized and stained prior to be embedded in agarose in a glass capillary. The procedure takes less than 24 </w:t>
      </w:r>
      <w:r w:rsidR="0003216A" w:rsidRPr="007A3125">
        <w:t>h</w:t>
      </w:r>
      <w:r w:rsidR="002420C0" w:rsidRPr="007A3125">
        <w:t xml:space="preserve">. Agarose samples containing the organoids are imaged through light sheet microscopy. Imaging of an organoid takes 2-4 </w:t>
      </w:r>
      <w:r w:rsidR="0003216A" w:rsidRPr="007A3125">
        <w:t>min</w:t>
      </w:r>
      <w:r w:rsidR="002420C0" w:rsidRPr="007A3125">
        <w:t>. (</w:t>
      </w:r>
      <w:r w:rsidR="002420C0" w:rsidRPr="002F789E">
        <w:rPr>
          <w:b/>
          <w:bCs/>
        </w:rPr>
        <w:t>C</w:t>
      </w:r>
      <w:r w:rsidR="002420C0" w:rsidRPr="007A3125">
        <w:t>) Mammary organoids were stained for the indicated proteins and imaged following the procedure described above.</w:t>
      </w:r>
      <w:r w:rsidR="00F51FDC" w:rsidRPr="007A3125">
        <w:t xml:space="preserve"> Hoechst was used as a nuclear dye.</w:t>
      </w:r>
      <w:r w:rsidR="002420C0" w:rsidRPr="007A3125">
        <w:t xml:space="preserve"> All scale bars 100 µm. </w:t>
      </w:r>
    </w:p>
    <w:p w14:paraId="596BD47E" w14:textId="18C3DC3D" w:rsidR="002420C0" w:rsidRPr="007A3125" w:rsidRDefault="002420C0" w:rsidP="007A3125">
      <w:pPr>
        <w:contextualSpacing/>
      </w:pPr>
    </w:p>
    <w:p w14:paraId="2CE4CA4E" w14:textId="4FE63EED" w:rsidR="002420C0" w:rsidRPr="007A3125" w:rsidRDefault="002420C0" w:rsidP="007A3125">
      <w:pPr>
        <w:contextualSpacing/>
      </w:pPr>
      <w:r w:rsidRPr="007A3125">
        <w:rPr>
          <w:b/>
        </w:rPr>
        <w:lastRenderedPageBreak/>
        <w:t xml:space="preserve">Animated Figure 1: </w:t>
      </w:r>
      <w:r w:rsidR="00231781" w:rsidRPr="007A3125">
        <w:rPr>
          <w:b/>
        </w:rPr>
        <w:t>Three-dimensional analysis of an organoid at the cellular and sub-cellular scales.</w:t>
      </w:r>
      <w:r w:rsidR="00231781" w:rsidRPr="007A3125">
        <w:t xml:space="preserve"> Slug-expressing basal cells </w:t>
      </w:r>
      <w:r w:rsidR="00CC22B8" w:rsidRPr="007A3125">
        <w:t>(Slug staining: red),</w:t>
      </w:r>
      <w:r w:rsidR="00231781" w:rsidRPr="007A3125">
        <w:t xml:space="preserve"> primary cilia </w:t>
      </w:r>
      <w:r w:rsidR="00CC22B8" w:rsidRPr="007A3125">
        <w:t xml:space="preserve">(Arl13b </w:t>
      </w:r>
      <w:proofErr w:type="gramStart"/>
      <w:r w:rsidR="00CC22B8" w:rsidRPr="007A3125">
        <w:t>staining:</w:t>
      </w:r>
      <w:proofErr w:type="gramEnd"/>
      <w:r w:rsidR="00CC22B8" w:rsidRPr="007A3125">
        <w:t xml:space="preserve"> green) and centrosomes (</w:t>
      </w:r>
      <w:proofErr w:type="spellStart"/>
      <w:r w:rsidR="00CC22B8" w:rsidRPr="007A3125">
        <w:t>gTubulin</w:t>
      </w:r>
      <w:proofErr w:type="spellEnd"/>
      <w:r w:rsidR="00CC22B8" w:rsidRPr="007A3125">
        <w:t xml:space="preserve"> staining: magenta) </w:t>
      </w:r>
      <w:r w:rsidR="00231781" w:rsidRPr="007A3125">
        <w:t>were observed in a mouse mammary organoid through post-acquisition image processing using an interactive image analysis software enabling semi-automated segmentation.</w:t>
      </w:r>
      <w:r w:rsidR="00CC22B8" w:rsidRPr="007A3125">
        <w:t xml:space="preserve"> Hoechst was used as a nuclear dye (blue).</w:t>
      </w:r>
    </w:p>
    <w:p w14:paraId="29F72A35" w14:textId="77777777" w:rsidR="00890258" w:rsidRPr="007A3125" w:rsidRDefault="00890258" w:rsidP="007A3125">
      <w:pPr>
        <w:contextualSpacing/>
        <w:rPr>
          <w:b/>
        </w:rPr>
      </w:pPr>
    </w:p>
    <w:p w14:paraId="09362A2F" w14:textId="67C672B3" w:rsidR="00772573" w:rsidRPr="002F789E" w:rsidRDefault="00890258" w:rsidP="007A3125">
      <w:pPr>
        <w:contextualSpacing/>
        <w:rPr>
          <w:b/>
        </w:rPr>
      </w:pPr>
      <w:r w:rsidRPr="007A3125">
        <w:rPr>
          <w:b/>
        </w:rPr>
        <w:t>DISCUSSION</w:t>
      </w:r>
    </w:p>
    <w:p w14:paraId="405F535C" w14:textId="6ED1DEA1" w:rsidR="00A347F1" w:rsidRPr="007A3125" w:rsidRDefault="00983CA4" w:rsidP="007A3125">
      <w:pPr>
        <w:contextualSpacing/>
      </w:pPr>
      <w:r w:rsidRPr="007A3125">
        <w:t xml:space="preserve">The detailed protocol presented here </w:t>
      </w:r>
      <w:r w:rsidR="00823719" w:rsidRPr="007A3125">
        <w:t>enables</w:t>
      </w:r>
      <w:r w:rsidR="00772573" w:rsidRPr="007A3125">
        <w:t xml:space="preserve"> the staining and imaging of mouse mammary organoids</w:t>
      </w:r>
      <w:r w:rsidR="007745D5" w:rsidRPr="007A3125">
        <w:t xml:space="preserve"> that grow in semi-solid medium</w:t>
      </w:r>
      <w:r w:rsidR="00772573" w:rsidRPr="007A3125">
        <w:t>.</w:t>
      </w:r>
      <w:r w:rsidR="00342E5A" w:rsidRPr="007A3125">
        <w:t xml:space="preserve"> This protocol is </w:t>
      </w:r>
      <w:r w:rsidR="00012DF1" w:rsidRPr="007A3125">
        <w:t xml:space="preserve">presumably </w:t>
      </w:r>
      <w:r w:rsidR="00342E5A" w:rsidRPr="007A3125">
        <w:t>applicable to the staining of organoids mimicking the architecture of various tissues</w:t>
      </w:r>
      <w:r w:rsidR="007745D5" w:rsidRPr="007A3125">
        <w:t xml:space="preserve"> that grow in semi-solid and solid medi</w:t>
      </w:r>
      <w:r w:rsidR="005C304A" w:rsidRPr="007A3125">
        <w:t>a</w:t>
      </w:r>
      <w:r w:rsidR="00342E5A" w:rsidRPr="007A3125">
        <w:t>.</w:t>
      </w:r>
      <w:r w:rsidR="00772573" w:rsidRPr="007A3125">
        <w:t xml:space="preserve"> </w:t>
      </w:r>
      <w:r w:rsidR="007745D5" w:rsidRPr="007A3125">
        <w:t xml:space="preserve">For organoids that grow </w:t>
      </w:r>
      <w:r w:rsidR="00B65565" w:rsidRPr="007A3125">
        <w:t xml:space="preserve">in </w:t>
      </w:r>
      <w:r w:rsidR="00012DF1" w:rsidRPr="007A3125">
        <w:t>100</w:t>
      </w:r>
      <w:r w:rsidR="007A3125" w:rsidRPr="007A3125">
        <w:t>%</w:t>
      </w:r>
      <w:r w:rsidR="00012DF1" w:rsidRPr="007A3125">
        <w:t xml:space="preserve"> </w:t>
      </w:r>
      <w:r w:rsidR="002F789E">
        <w:t>M</w:t>
      </w:r>
      <w:r w:rsidR="00B65565" w:rsidRPr="007A3125">
        <w:t xml:space="preserve">atrigel with medium </w:t>
      </w:r>
      <w:r w:rsidR="007745D5" w:rsidRPr="007A3125">
        <w:t xml:space="preserve">on top, </w:t>
      </w:r>
      <w:r w:rsidR="00B65565" w:rsidRPr="007A3125">
        <w:t xml:space="preserve">the recovery and fixation steps slightly differ. </w:t>
      </w:r>
      <w:r w:rsidR="007745D5" w:rsidRPr="007A3125">
        <w:t>T</w:t>
      </w:r>
      <w:r w:rsidR="00772573" w:rsidRPr="007A3125">
        <w:t xml:space="preserve">he culture medium must be removed </w:t>
      </w:r>
      <w:r w:rsidR="00B65565" w:rsidRPr="007A3125">
        <w:t>from the culture well. After a quick PBS wash, the fixative solution</w:t>
      </w:r>
      <w:r w:rsidR="00772573" w:rsidRPr="007A3125">
        <w:t xml:space="preserve"> </w:t>
      </w:r>
      <w:r w:rsidR="00B65565" w:rsidRPr="007A3125">
        <w:t xml:space="preserve">(4% </w:t>
      </w:r>
      <w:r w:rsidR="00772573" w:rsidRPr="007A3125">
        <w:t>PFA</w:t>
      </w:r>
      <w:r w:rsidR="00B65565" w:rsidRPr="007A3125">
        <w:t>)</w:t>
      </w:r>
      <w:r w:rsidR="00772573" w:rsidRPr="007A3125">
        <w:t xml:space="preserve"> </w:t>
      </w:r>
      <w:r w:rsidR="00B65565" w:rsidRPr="007A3125">
        <w:t xml:space="preserve">may be directly added </w:t>
      </w:r>
      <w:r w:rsidR="00012DF1" w:rsidRPr="007A3125">
        <w:t>in the culture well on</w:t>
      </w:r>
      <w:r w:rsidR="00B65565" w:rsidRPr="007A3125">
        <w:t xml:space="preserve"> the </w:t>
      </w:r>
      <w:r w:rsidR="002F789E">
        <w:t>M</w:t>
      </w:r>
      <w:r w:rsidR="00F71F5B" w:rsidRPr="007A3125">
        <w:t>atrigel-containing</w:t>
      </w:r>
      <w:r w:rsidR="00B65565" w:rsidRPr="007A3125">
        <w:t xml:space="preserve"> organoids</w:t>
      </w:r>
      <w:r w:rsidR="00FE6CBD" w:rsidRPr="007A3125">
        <w:t>.</w:t>
      </w:r>
      <w:r w:rsidR="00F71F5B" w:rsidRPr="007A3125">
        <w:t xml:space="preserve"> </w:t>
      </w:r>
      <w:r w:rsidR="00FE6CBD" w:rsidRPr="007A3125">
        <w:t xml:space="preserve">Organoids in </w:t>
      </w:r>
      <w:r w:rsidR="002F789E">
        <w:t>M</w:t>
      </w:r>
      <w:r w:rsidR="00FE6CBD" w:rsidRPr="007A3125">
        <w:t xml:space="preserve">atrigel </w:t>
      </w:r>
      <w:r w:rsidR="00F71F5B" w:rsidRPr="007A3125">
        <w:t xml:space="preserve">can </w:t>
      </w:r>
      <w:r w:rsidR="00B65565" w:rsidRPr="007A3125">
        <w:t xml:space="preserve">be incubated </w:t>
      </w:r>
      <w:r w:rsidR="00BF7A8F" w:rsidRPr="007A3125">
        <w:t xml:space="preserve">with the fixative solution </w:t>
      </w:r>
      <w:r w:rsidR="00B65565" w:rsidRPr="007A3125">
        <w:t xml:space="preserve">for 30-60 min at room temperature. Fixed organoids are </w:t>
      </w:r>
      <w:r w:rsidR="00012DF1" w:rsidRPr="007A3125">
        <w:t>subsequently</w:t>
      </w:r>
      <w:r w:rsidR="00B65565" w:rsidRPr="007A3125">
        <w:t xml:space="preserve"> transferred to the staining tube after resuspending them in the fixative solution. The fixative solution and the residual </w:t>
      </w:r>
      <w:r w:rsidR="002F789E">
        <w:t>M</w:t>
      </w:r>
      <w:r w:rsidR="00B65565" w:rsidRPr="007A3125">
        <w:t>atrigel must be completely removed after centrifugation and prior to the permeabilization step.</w:t>
      </w:r>
      <w:r w:rsidR="00BF7A8F" w:rsidRPr="007A3125">
        <w:t xml:space="preserve"> </w:t>
      </w:r>
      <w:r w:rsidR="00B65565" w:rsidRPr="007A3125">
        <w:t>Organoid permeabilization is a critical step in the protocol</w:t>
      </w:r>
      <w:r w:rsidR="007D427E" w:rsidRPr="007A3125">
        <w:t>. Co-staining of primary cilium and centrosom</w:t>
      </w:r>
      <w:r w:rsidR="00DD4547" w:rsidRPr="007A3125">
        <w:t>e</w:t>
      </w:r>
      <w:r w:rsidR="007D427E" w:rsidRPr="007A3125">
        <w:t xml:space="preserve"> markers generally requires Triton X</w:t>
      </w:r>
      <w:r w:rsidR="00BF7A8F" w:rsidRPr="007A3125">
        <w:t>-</w:t>
      </w:r>
      <w:r w:rsidR="007D427E" w:rsidRPr="007A3125">
        <w:t xml:space="preserve">100 and methanol </w:t>
      </w:r>
      <w:r w:rsidR="00D67D94" w:rsidRPr="007A3125">
        <w:t>incubation steps</w:t>
      </w:r>
      <w:r w:rsidR="007D427E" w:rsidRPr="007A3125">
        <w:t>. The co-staining of other markers such as cell-cell junction markers or other cytoskeletal proteins may be affected by th</w:t>
      </w:r>
      <w:r w:rsidR="00D67D94" w:rsidRPr="007A3125">
        <w:t>ese</w:t>
      </w:r>
      <w:r w:rsidR="007D427E" w:rsidRPr="007A3125">
        <w:t xml:space="preserve"> permeabilization step</w:t>
      </w:r>
      <w:r w:rsidR="00F71F5B" w:rsidRPr="007A3125">
        <w:t>s</w:t>
      </w:r>
      <w:r w:rsidR="007D427E" w:rsidRPr="007A3125">
        <w:t xml:space="preserve"> and other </w:t>
      </w:r>
      <w:r w:rsidR="00A347F1" w:rsidRPr="007A3125">
        <w:t>strategies may have to be used.</w:t>
      </w:r>
    </w:p>
    <w:p w14:paraId="7621DEBD" w14:textId="0C6AF9B1" w:rsidR="00A347F1" w:rsidRPr="007A3125" w:rsidRDefault="00A347F1" w:rsidP="007A3125">
      <w:pPr>
        <w:contextualSpacing/>
      </w:pPr>
    </w:p>
    <w:p w14:paraId="7EF9B451" w14:textId="3C1BD7CD" w:rsidR="00A347F1" w:rsidRPr="007A3125" w:rsidRDefault="00A347F1" w:rsidP="007A3125">
      <w:pPr>
        <w:contextualSpacing/>
      </w:pPr>
      <w:r w:rsidRPr="007A3125">
        <w:t xml:space="preserve">Loss of organoids is an issue during the entire staining procedure. </w:t>
      </w:r>
      <w:r w:rsidR="00012DF1" w:rsidRPr="007A3125">
        <w:t xml:space="preserve">To reduce organoid loss, </w:t>
      </w:r>
      <w:r w:rsidRPr="007A3125">
        <w:t xml:space="preserve">it is critical to coat the tip that is used to transfer the organoids from the culture well to the staining tube. It is also critical to use a low-binding polymer tube as the staining tube. </w:t>
      </w:r>
      <w:r w:rsidR="00FE6CBD" w:rsidRPr="007A3125">
        <w:t>These measures</w:t>
      </w:r>
      <w:r w:rsidRPr="007A3125">
        <w:t xml:space="preserve"> will prevent organoids from sticking to the tip or the tube during the transferring and washing steps, respectively. </w:t>
      </w:r>
      <w:r w:rsidR="00012DF1" w:rsidRPr="007A3125">
        <w:t>O</w:t>
      </w:r>
      <w:r w:rsidRPr="007A3125">
        <w:t>rganoid</w:t>
      </w:r>
      <w:r w:rsidR="00012DF1" w:rsidRPr="007A3125">
        <w:t xml:space="preserve">s may still be lost </w:t>
      </w:r>
      <w:r w:rsidRPr="007A3125">
        <w:t xml:space="preserve">during the washing steps after the </w:t>
      </w:r>
      <w:r w:rsidR="00012DF1" w:rsidRPr="007A3125">
        <w:t>incubation</w:t>
      </w:r>
      <w:r w:rsidR="005C304A" w:rsidRPr="007A3125">
        <w:t xml:space="preserve">s </w:t>
      </w:r>
      <w:r w:rsidR="00012DF1" w:rsidRPr="007A3125">
        <w:t xml:space="preserve">with </w:t>
      </w:r>
      <w:r w:rsidRPr="007A3125">
        <w:t>antibod</w:t>
      </w:r>
      <w:r w:rsidR="00012DF1" w:rsidRPr="007A3125">
        <w:t>ies</w:t>
      </w:r>
      <w:r w:rsidRPr="007A3125">
        <w:t xml:space="preserve">. </w:t>
      </w:r>
      <w:r w:rsidR="00FE6CBD" w:rsidRPr="007A3125">
        <w:t>Adding 0.2% (w/v) BSA to the PBS</w:t>
      </w:r>
      <w:r w:rsidRPr="007A3125">
        <w:t xml:space="preserve"> in the washing steps may reduce organoid </w:t>
      </w:r>
      <w:r w:rsidR="00F71F5B" w:rsidRPr="007A3125">
        <w:t xml:space="preserve">sticking to the side of the tube and organoid </w:t>
      </w:r>
      <w:r w:rsidRPr="007A3125">
        <w:t xml:space="preserve">loss. </w:t>
      </w:r>
      <w:r w:rsidR="00012DF1" w:rsidRPr="007A3125">
        <w:t xml:space="preserve">To </w:t>
      </w:r>
      <w:r w:rsidR="002F789E">
        <w:t>ensure enough recovery of</w:t>
      </w:r>
      <w:r w:rsidR="00012DF1" w:rsidRPr="007A3125">
        <w:t xml:space="preserve"> organoids for imaging at the end of the procedure, w</w:t>
      </w:r>
      <w:r w:rsidRPr="007A3125">
        <w:t xml:space="preserve">e recommend </w:t>
      </w:r>
      <w:r w:rsidR="002F789E">
        <w:t>starting</w:t>
      </w:r>
      <w:r w:rsidR="00012DF1" w:rsidRPr="007A3125">
        <w:t xml:space="preserve"> the experiment with</w:t>
      </w:r>
      <w:r w:rsidRPr="007A3125">
        <w:t xml:space="preserve"> more than </w:t>
      </w:r>
      <w:r w:rsidR="00492C9B" w:rsidRPr="007A3125">
        <w:t>100</w:t>
      </w:r>
      <w:r w:rsidRPr="007A3125">
        <w:t xml:space="preserve"> organoids.</w:t>
      </w:r>
    </w:p>
    <w:p w14:paraId="649EFC3B" w14:textId="77777777" w:rsidR="00B06C39" w:rsidRPr="007A3125" w:rsidRDefault="00B06C39" w:rsidP="007A3125">
      <w:pPr>
        <w:contextualSpacing/>
      </w:pPr>
    </w:p>
    <w:p w14:paraId="33BFCC35" w14:textId="4F08E895" w:rsidR="00F71F5B" w:rsidRPr="007A3125" w:rsidRDefault="00F13B16" w:rsidP="007A3125">
      <w:pPr>
        <w:contextualSpacing/>
      </w:pPr>
      <w:r w:rsidRPr="007A3125">
        <w:t xml:space="preserve">The protocol presented here enables whole-mount immunofluorescence staining and preparation of organoids for light sheet microscopy. Alternative methods </w:t>
      </w:r>
      <w:r w:rsidR="00B825D8" w:rsidRPr="007A3125">
        <w:t>for the staining and preparation of organoids for confocal microscopy were recently published</w:t>
      </w:r>
      <w:r w:rsidR="008E73FA" w:rsidRPr="007A3125">
        <w:fldChar w:fldCharType="begin">
          <w:fldData xml:space="preserve">PEVuZE5vdGU+PENpdGU+PEF1dGhvcj52YW4gSW5ldmVsZDwvQXV0aG9yPjxZZWFyPjIwMjA8L1ll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</w:fldData>
        </w:fldChar>
      </w:r>
      <w:r w:rsidR="008E73FA" w:rsidRPr="007A3125">
        <w:instrText xml:space="preserve"> ADDIN EN.CITE </w:instrText>
      </w:r>
      <w:r w:rsidR="008E73FA" w:rsidRPr="007A3125">
        <w:fldChar w:fldCharType="begin">
          <w:fldData xml:space="preserve">PEVuZE5vdGU+PENpdGU+PEF1dGhvcj52YW4gSW5ldmVsZDwvQXV0aG9yPjxZZWFyPjIwMjA8L1ll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</w:fldData>
        </w:fldChar>
      </w:r>
      <w:r w:rsidR="008E73FA" w:rsidRPr="007A3125">
        <w:instrText xml:space="preserve"> ADDIN EN.CITE.DATA </w:instrText>
      </w:r>
      <w:r w:rsidR="008E73FA" w:rsidRPr="007A3125">
        <w:fldChar w:fldCharType="end"/>
      </w:r>
      <w:r w:rsidR="008E73FA" w:rsidRPr="007A3125">
        <w:fldChar w:fldCharType="separate"/>
      </w:r>
      <w:r w:rsidR="008E73FA" w:rsidRPr="007A3125">
        <w:rPr>
          <w:noProof/>
          <w:vertAlign w:val="superscript"/>
        </w:rPr>
        <w:t>15,16</w:t>
      </w:r>
      <w:r w:rsidR="008E73FA" w:rsidRPr="007A3125">
        <w:fldChar w:fldCharType="end"/>
      </w:r>
      <w:r w:rsidR="00B825D8" w:rsidRPr="007A3125">
        <w:t>.</w:t>
      </w:r>
      <w:r w:rsidRPr="007A3125">
        <w:t xml:space="preserve"> The light sheet microscopy technology </w:t>
      </w:r>
      <w:r w:rsidR="00B825D8" w:rsidRPr="007A3125">
        <w:t>enables faster imaging of organoids than confocal microscopy and offers the possibility to image organoids at the subcellular scale while keeping the overview of entire 3D structure</w:t>
      </w:r>
      <w:r w:rsidR="00F95779" w:rsidRPr="007A3125">
        <w:t>s</w:t>
      </w:r>
      <w:r w:rsidR="00B825D8" w:rsidRPr="007A3125">
        <w:t xml:space="preserve">. </w:t>
      </w:r>
      <w:r w:rsidR="00F95779" w:rsidRPr="007A3125">
        <w:t xml:space="preserve">Visualization of entire structures </w:t>
      </w:r>
      <w:r w:rsidR="004B6838" w:rsidRPr="007A3125">
        <w:t>facilitates the analysis of</w:t>
      </w:r>
      <w:r w:rsidR="00F95779" w:rsidRPr="007A3125">
        <w:t xml:space="preserve"> molecular and cellular mechanisms that occur in a heterogeneous manner in organoids, such as primary </w:t>
      </w:r>
      <w:proofErr w:type="spellStart"/>
      <w:r w:rsidR="00F95779" w:rsidRPr="007A3125">
        <w:t>ciliogenesis</w:t>
      </w:r>
      <w:proofErr w:type="spellEnd"/>
      <w:r w:rsidR="00F95779" w:rsidRPr="007A3125">
        <w:t>. In the protocol presented here, o</w:t>
      </w:r>
      <w:r w:rsidR="00B825D8" w:rsidRPr="007A3125">
        <w:t xml:space="preserve">rganoids are embedded in agarose in a glass capillary </w:t>
      </w:r>
      <w:r w:rsidR="00F95779" w:rsidRPr="007A3125">
        <w:t>and</w:t>
      </w:r>
      <w:r w:rsidR="00B825D8" w:rsidRPr="007A3125">
        <w:t xml:space="preserve"> can be rotated along the Y-axis </w:t>
      </w:r>
      <w:proofErr w:type="gramStart"/>
      <w:r w:rsidR="00B825D8" w:rsidRPr="007A3125">
        <w:t>in order to</w:t>
      </w:r>
      <w:proofErr w:type="gramEnd"/>
      <w:r w:rsidR="00B825D8" w:rsidRPr="007A3125">
        <w:t xml:space="preserve"> facilitate </w:t>
      </w:r>
      <w:r w:rsidR="00F95779" w:rsidRPr="007A3125">
        <w:t xml:space="preserve">their </w:t>
      </w:r>
      <w:r w:rsidR="00B825D8" w:rsidRPr="007A3125">
        <w:t xml:space="preserve">imaging through the best-suited angle of observation. </w:t>
      </w:r>
      <w:r w:rsidR="00BF7A8F" w:rsidRPr="007A3125">
        <w:t>Proper e</w:t>
      </w:r>
      <w:r w:rsidR="00012DF1" w:rsidRPr="007A3125">
        <w:t xml:space="preserve">mbedding </w:t>
      </w:r>
      <w:r w:rsidR="00BF7A8F" w:rsidRPr="007A3125">
        <w:t xml:space="preserve">of </w:t>
      </w:r>
      <w:r w:rsidR="00012DF1" w:rsidRPr="007A3125">
        <w:t xml:space="preserve">the organoids in agarose </w:t>
      </w:r>
      <w:r w:rsidR="00B06C39" w:rsidRPr="007A3125">
        <w:t xml:space="preserve">for imaging </w:t>
      </w:r>
      <w:r w:rsidR="00012DF1" w:rsidRPr="007A3125">
        <w:t xml:space="preserve">is </w:t>
      </w:r>
      <w:r w:rsidR="00B825D8" w:rsidRPr="007A3125">
        <w:t xml:space="preserve">a </w:t>
      </w:r>
      <w:r w:rsidR="00012DF1" w:rsidRPr="007A3125">
        <w:t>critical step</w:t>
      </w:r>
      <w:r w:rsidR="00FE6CBD" w:rsidRPr="007A3125">
        <w:t xml:space="preserve"> of the protocol</w:t>
      </w:r>
      <w:r w:rsidR="00B06C39" w:rsidRPr="007A3125">
        <w:t>.</w:t>
      </w:r>
      <w:r w:rsidR="00012DF1" w:rsidRPr="007A3125">
        <w:t xml:space="preserve"> </w:t>
      </w:r>
      <w:r w:rsidR="00B06C39" w:rsidRPr="007A3125">
        <w:t xml:space="preserve">In the </w:t>
      </w:r>
      <w:r w:rsidR="00F71F5B" w:rsidRPr="007A3125">
        <w:t>last PBS wash following the incubation with the secondary antibod</w:t>
      </w:r>
      <w:r w:rsidR="00B06C39" w:rsidRPr="007A3125">
        <w:t>ies</w:t>
      </w:r>
      <w:r w:rsidR="00F71F5B" w:rsidRPr="007A3125">
        <w:t xml:space="preserve">, as much PBS as possible must be removed from the staining tube, without </w:t>
      </w:r>
      <w:r w:rsidR="00FE6CBD" w:rsidRPr="007A3125">
        <w:t>sucking</w:t>
      </w:r>
      <w:r w:rsidR="00F71F5B" w:rsidRPr="007A3125">
        <w:t xml:space="preserve"> the organoids. </w:t>
      </w:r>
      <w:r w:rsidR="00B06C39" w:rsidRPr="007A3125">
        <w:lastRenderedPageBreak/>
        <w:t>Reducing the amount of PBS in the staining tube</w:t>
      </w:r>
      <w:r w:rsidR="00FE6CBD" w:rsidRPr="007A3125">
        <w:t xml:space="preserve"> prior to organoid resuspension in the mounting medium</w:t>
      </w:r>
      <w:r w:rsidR="00F71F5B" w:rsidRPr="007A3125">
        <w:t xml:space="preserve"> will </w:t>
      </w:r>
      <w:r w:rsidR="00B06C39" w:rsidRPr="007A3125">
        <w:t>reduce</w:t>
      </w:r>
      <w:r w:rsidR="00F71F5B" w:rsidRPr="007A3125">
        <w:t xml:space="preserve"> dilution of the agarose solution</w:t>
      </w:r>
      <w:r w:rsidR="00B06C39" w:rsidRPr="007A3125">
        <w:t xml:space="preserve"> and </w:t>
      </w:r>
      <w:r w:rsidR="002D5775" w:rsidRPr="007A3125">
        <w:t>ensure proper solidification of the agarose sample in the capillary</w:t>
      </w:r>
      <w:r w:rsidR="00B06C39" w:rsidRPr="007A3125">
        <w:t>.</w:t>
      </w:r>
    </w:p>
    <w:p w14:paraId="38E06D05" w14:textId="77777777" w:rsidR="00B06C39" w:rsidRPr="007A3125" w:rsidRDefault="00B06C39" w:rsidP="007A3125">
      <w:pPr>
        <w:contextualSpacing/>
      </w:pPr>
    </w:p>
    <w:p w14:paraId="7F9351DC" w14:textId="653FEC1E" w:rsidR="00052BC8" w:rsidRPr="007A3125" w:rsidRDefault="00B06C39" w:rsidP="007A3125">
      <w:pPr>
        <w:contextualSpacing/>
      </w:pPr>
      <w:r w:rsidRPr="007A3125">
        <w:t>Proper positioning of the agarose sample containing the organoids during imaging is another critical step. I</w:t>
      </w:r>
      <w:r w:rsidR="00052BC8" w:rsidRPr="007A3125">
        <w:t xml:space="preserve">t is important to keep the organoids </w:t>
      </w:r>
      <w:r w:rsidR="002F789E">
        <w:t>to be imaged</w:t>
      </w:r>
      <w:r w:rsidR="00052BC8" w:rsidRPr="007A3125">
        <w:t xml:space="preserve"> in the agarose </w:t>
      </w:r>
      <w:r w:rsidRPr="007A3125">
        <w:t xml:space="preserve">sample </w:t>
      </w:r>
      <w:r w:rsidR="00052BC8" w:rsidRPr="007A3125">
        <w:t xml:space="preserve">out but close to the tip of the </w:t>
      </w:r>
      <w:r w:rsidRPr="007A3125">
        <w:t xml:space="preserve">glass </w:t>
      </w:r>
      <w:r w:rsidR="00052BC8" w:rsidRPr="007A3125">
        <w:t>capillary</w:t>
      </w:r>
      <w:r w:rsidRPr="007A3125">
        <w:t>.</w:t>
      </w:r>
      <w:r w:rsidR="00052BC8" w:rsidRPr="007A3125">
        <w:t xml:space="preserve"> </w:t>
      </w:r>
      <w:r w:rsidRPr="007A3125">
        <w:t xml:space="preserve">The agarose sample </w:t>
      </w:r>
      <w:r w:rsidR="002D5775" w:rsidRPr="007A3125">
        <w:t xml:space="preserve">far from </w:t>
      </w:r>
      <w:r w:rsidRPr="007A3125">
        <w:t xml:space="preserve">the glass capillary </w:t>
      </w:r>
      <w:r w:rsidR="00634159" w:rsidRPr="007A3125">
        <w:t>tend</w:t>
      </w:r>
      <w:r w:rsidR="00566DCE" w:rsidRPr="007A3125">
        <w:t>s</w:t>
      </w:r>
      <w:r w:rsidR="00634159" w:rsidRPr="007A3125">
        <w:t xml:space="preserve"> to</w:t>
      </w:r>
      <w:r w:rsidRPr="007A3125">
        <w:t xml:space="preserve"> move in the PBS </w:t>
      </w:r>
      <w:r w:rsidR="00634159" w:rsidRPr="007A3125">
        <w:t>in</w:t>
      </w:r>
      <w:r w:rsidRPr="007A3125">
        <w:t xml:space="preserve"> the observation chamber. </w:t>
      </w:r>
      <w:r w:rsidR="00634159" w:rsidRPr="007A3125">
        <w:t>However, the agarose close to the glass capillary remain immobilized for proper</w:t>
      </w:r>
      <w:r w:rsidR="008D3219" w:rsidRPr="007A3125">
        <w:t xml:space="preserve"> imaging of the organoids. </w:t>
      </w:r>
      <w:r w:rsidR="00890279" w:rsidRPr="007A3125">
        <w:t>If a movement</w:t>
      </w:r>
      <w:r w:rsidR="002D5775" w:rsidRPr="007A3125">
        <w:t xml:space="preserve"> close to the capillary</w:t>
      </w:r>
      <w:r w:rsidR="00890279" w:rsidRPr="007A3125">
        <w:t xml:space="preserve"> is still affecting proper imaging, cutting the</w:t>
      </w:r>
      <w:r w:rsidR="008369DB" w:rsidRPr="007A3125">
        <w:t xml:space="preserve"> extremity of the</w:t>
      </w:r>
      <w:r w:rsidR="00890279" w:rsidRPr="007A3125">
        <w:t xml:space="preserve"> </w:t>
      </w:r>
      <w:r w:rsidR="008369DB" w:rsidRPr="007A3125">
        <w:t>agarose sample that is floating in the observation chamber may solve the problem</w:t>
      </w:r>
      <w:r w:rsidR="002D5775" w:rsidRPr="007A3125">
        <w:t xml:space="preserve">. </w:t>
      </w:r>
      <w:r w:rsidR="008D3219" w:rsidRPr="007A3125">
        <w:t xml:space="preserve">While </w:t>
      </w:r>
      <w:r w:rsidR="00970282" w:rsidRPr="007A3125">
        <w:t xml:space="preserve">the </w:t>
      </w:r>
      <w:r w:rsidR="008D3219" w:rsidRPr="007A3125">
        <w:t xml:space="preserve">glass capillary may be re-used for multiple samples, we do not recommend the re-use of </w:t>
      </w:r>
      <w:r w:rsidR="00970282" w:rsidRPr="007A3125">
        <w:t xml:space="preserve">the </w:t>
      </w:r>
      <w:r w:rsidR="008D3219" w:rsidRPr="007A3125">
        <w:t>plunger</w:t>
      </w:r>
      <w:r w:rsidR="00634159" w:rsidRPr="007A3125">
        <w:t xml:space="preserve">. We found that </w:t>
      </w:r>
      <w:r w:rsidR="00BF7A8F" w:rsidRPr="007A3125">
        <w:t xml:space="preserve">the </w:t>
      </w:r>
      <w:r w:rsidR="00634159" w:rsidRPr="007A3125">
        <w:t xml:space="preserve">agarose sample tend to slowly escape from the glass capillary when </w:t>
      </w:r>
      <w:r w:rsidR="00970282" w:rsidRPr="007A3125">
        <w:t>a</w:t>
      </w:r>
      <w:r w:rsidR="00634159" w:rsidRPr="007A3125">
        <w:t xml:space="preserve"> plunger is re-used, </w:t>
      </w:r>
      <w:proofErr w:type="gramStart"/>
      <w:r w:rsidR="00634159" w:rsidRPr="007A3125">
        <w:t>affecting significantly</w:t>
      </w:r>
      <w:proofErr w:type="gramEnd"/>
      <w:r w:rsidR="00634159" w:rsidRPr="007A3125">
        <w:t xml:space="preserve"> the possibility to image organoids.</w:t>
      </w:r>
    </w:p>
    <w:p w14:paraId="4C2BA831" w14:textId="41E03B83" w:rsidR="002D5775" w:rsidRPr="007A3125" w:rsidRDefault="002D5775" w:rsidP="007A3125">
      <w:pPr>
        <w:contextualSpacing/>
      </w:pPr>
    </w:p>
    <w:p w14:paraId="1560A9BF" w14:textId="31CB34D9" w:rsidR="000F50BC" w:rsidRPr="007A3125" w:rsidRDefault="002D5775" w:rsidP="007A3125">
      <w:pPr>
        <w:contextualSpacing/>
      </w:pPr>
      <w:r w:rsidRPr="007A3125">
        <w:t xml:space="preserve">The protocol presented here </w:t>
      </w:r>
      <w:r w:rsidR="00566DCE" w:rsidRPr="007A3125">
        <w:t xml:space="preserve">does not include optical clearing of organoids. </w:t>
      </w:r>
      <w:r w:rsidR="009C2FFB" w:rsidRPr="007A3125">
        <w:t>We found that o</w:t>
      </w:r>
      <w:r w:rsidR="00566DCE" w:rsidRPr="007A3125">
        <w:t xml:space="preserve">rganoids can be </w:t>
      </w:r>
      <w:r w:rsidR="009C2FFB" w:rsidRPr="007A3125">
        <w:t xml:space="preserve">efficiently </w:t>
      </w:r>
      <w:r w:rsidR="00566DCE" w:rsidRPr="007A3125">
        <w:t xml:space="preserve">imaged </w:t>
      </w:r>
      <w:r w:rsidR="00970282" w:rsidRPr="007A3125">
        <w:t>up to</w:t>
      </w:r>
      <w:r w:rsidR="00566DCE" w:rsidRPr="007A3125">
        <w:t xml:space="preserve"> 100</w:t>
      </w:r>
      <w:r w:rsidR="00BF7A8F" w:rsidRPr="007A3125">
        <w:t>-150</w:t>
      </w:r>
      <w:r w:rsidR="00566DCE" w:rsidRPr="007A3125">
        <w:t xml:space="preserve"> µm in depth using our protocol. Imaging of larger </w:t>
      </w:r>
      <w:r w:rsidR="009C2FFB" w:rsidRPr="007A3125">
        <w:t xml:space="preserve">whole </w:t>
      </w:r>
      <w:r w:rsidR="00566DCE" w:rsidRPr="007A3125">
        <w:t xml:space="preserve">organoids may require </w:t>
      </w:r>
      <w:r w:rsidR="009C2FFB" w:rsidRPr="007A3125">
        <w:t>the acquisition of two images from each side of the same organoid</w:t>
      </w:r>
      <w:r w:rsidR="00970282" w:rsidRPr="007A3125">
        <w:t>. The images can be</w:t>
      </w:r>
      <w:r w:rsidR="009C2FFB" w:rsidRPr="007A3125">
        <w:t xml:space="preserve"> </w:t>
      </w:r>
      <w:r w:rsidR="00566DCE" w:rsidRPr="007A3125">
        <w:t>stitch</w:t>
      </w:r>
      <w:r w:rsidR="00970282" w:rsidRPr="007A3125">
        <w:t xml:space="preserve">ed </w:t>
      </w:r>
      <w:r w:rsidR="00566DCE" w:rsidRPr="007A3125">
        <w:t xml:space="preserve">during the image processing step. </w:t>
      </w:r>
      <w:r w:rsidR="00970282" w:rsidRPr="007A3125">
        <w:t>Nevertheless, a</w:t>
      </w:r>
      <w:r w:rsidR="009C2FFB" w:rsidRPr="007A3125">
        <w:t>n optical clearing step, as described by others</w:t>
      </w:r>
      <w:r w:rsidR="006F1B26" w:rsidRPr="007A3125">
        <w:fldChar w:fldCharType="begin">
          <w:fldData xml:space="preserve">PEVuZE5vdGU+PENpdGU+PEF1dGhvcj52YW4gSW5ldmVsZDwvQXV0aG9yPjxZZWFyPjIwMjA8L1ll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</w:fldData>
        </w:fldChar>
      </w:r>
      <w:r w:rsidR="00B33C5B" w:rsidRPr="007A3125">
        <w:instrText xml:space="preserve"> ADDIN EN.CITE </w:instrText>
      </w:r>
      <w:r w:rsidR="00B33C5B" w:rsidRPr="007A3125">
        <w:fldChar w:fldCharType="begin">
          <w:fldData xml:space="preserve">PEVuZE5vdGU+PENpdGU+PEF1dGhvcj52YW4gSW5ldmVsZDwvQXV0aG9yPjxZZWFyPjIwMjA8L1ll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</w:fldData>
        </w:fldChar>
      </w:r>
      <w:r w:rsidR="00B33C5B" w:rsidRPr="007A3125">
        <w:instrText xml:space="preserve"> ADDIN EN.CITE.DATA </w:instrText>
      </w:r>
      <w:r w:rsidR="00B33C5B" w:rsidRPr="007A3125">
        <w:fldChar w:fldCharType="end"/>
      </w:r>
      <w:r w:rsidR="006F1B26" w:rsidRPr="007A3125">
        <w:fldChar w:fldCharType="separate"/>
      </w:r>
      <w:r w:rsidR="006F1B26" w:rsidRPr="007A3125">
        <w:rPr>
          <w:noProof/>
          <w:vertAlign w:val="superscript"/>
        </w:rPr>
        <w:t>15</w:t>
      </w:r>
      <w:r w:rsidR="006F1B26" w:rsidRPr="007A3125">
        <w:fldChar w:fldCharType="end"/>
      </w:r>
      <w:r w:rsidR="009C2FFB" w:rsidRPr="007A3125">
        <w:t xml:space="preserve">, is presumably compatible with </w:t>
      </w:r>
      <w:r w:rsidR="002F789E">
        <w:t>the</w:t>
      </w:r>
      <w:r w:rsidR="009C2FFB" w:rsidRPr="007A3125">
        <w:t xml:space="preserve"> protocol as well. It must be performed after the labelling step and before agarose-embedding of the samples. </w:t>
      </w:r>
      <w:r w:rsidR="00764FBE" w:rsidRPr="007A3125">
        <w:t>While o</w:t>
      </w:r>
      <w:r w:rsidR="009C2FFB" w:rsidRPr="007A3125">
        <w:t>ptical clearing is</w:t>
      </w:r>
      <w:r w:rsidR="00764FBE" w:rsidRPr="007A3125">
        <w:t xml:space="preserve"> not strictly necessary for organoid imaging using a light sheet microscope, optical clearing is </w:t>
      </w:r>
      <w:r w:rsidR="00970282" w:rsidRPr="007A3125">
        <w:t>especially valuable</w:t>
      </w:r>
      <w:r w:rsidR="00764FBE" w:rsidRPr="007A3125">
        <w:t xml:space="preserve"> when imaging organoids with a confocal microscope. Rotation of samples is not possible with this </w:t>
      </w:r>
      <w:r w:rsidR="00BF7A8F" w:rsidRPr="007A3125">
        <w:t xml:space="preserve">type of </w:t>
      </w:r>
      <w:r w:rsidR="00764FBE" w:rsidRPr="007A3125">
        <w:t>microscope.</w:t>
      </w:r>
    </w:p>
    <w:p w14:paraId="0FBFED16" w14:textId="77777777" w:rsidR="00764FBE" w:rsidRPr="007A3125" w:rsidRDefault="00764FBE" w:rsidP="007A3125">
      <w:pPr>
        <w:contextualSpacing/>
      </w:pPr>
    </w:p>
    <w:p w14:paraId="6E216C42" w14:textId="2C89D08F" w:rsidR="00436945" w:rsidRPr="007A3125" w:rsidRDefault="00764FBE" w:rsidP="007A3125">
      <w:pPr>
        <w:contextualSpacing/>
      </w:pPr>
      <w:r w:rsidRPr="007A3125">
        <w:t xml:space="preserve">Light sheet microscopes enable faster image acquisition than standard confocal microscopes and </w:t>
      </w:r>
      <w:r w:rsidR="00010F57" w:rsidRPr="007A3125">
        <w:t xml:space="preserve">thus </w:t>
      </w:r>
      <w:r w:rsidRPr="007A3125">
        <w:t>enab</w:t>
      </w:r>
      <w:r w:rsidR="00970282" w:rsidRPr="007A3125">
        <w:t>le the analysis</w:t>
      </w:r>
      <w:r w:rsidR="001D7C61" w:rsidRPr="007A3125">
        <w:t xml:space="preserve"> of</w:t>
      </w:r>
      <w:r w:rsidRPr="007A3125">
        <w:t xml:space="preserve"> </w:t>
      </w:r>
      <w:r w:rsidR="00970282" w:rsidRPr="007A3125">
        <w:t xml:space="preserve">many organoids </w:t>
      </w:r>
      <w:r w:rsidR="001D7C61" w:rsidRPr="007A3125">
        <w:t>in a short period of time</w:t>
      </w:r>
      <w:r w:rsidRPr="007A3125">
        <w:t xml:space="preserve">. </w:t>
      </w:r>
      <w:r w:rsidR="00436945" w:rsidRPr="007A3125">
        <w:t xml:space="preserve">The </w:t>
      </w:r>
      <w:r w:rsidR="00CA7F2F" w:rsidRPr="007A3125">
        <w:t>study</w:t>
      </w:r>
      <w:r w:rsidR="00436945" w:rsidRPr="007A3125">
        <w:t xml:space="preserve"> of multiple organoids enables robust statistical </w:t>
      </w:r>
      <w:r w:rsidR="00970282" w:rsidRPr="007A3125">
        <w:t>analysis</w:t>
      </w:r>
      <w:r w:rsidR="00436945" w:rsidRPr="007A3125">
        <w:t xml:space="preserve"> </w:t>
      </w:r>
      <w:r w:rsidR="00BF7A8F" w:rsidRPr="007A3125">
        <w:t xml:space="preserve">when quantitative measurements are performed </w:t>
      </w:r>
      <w:r w:rsidR="00436945" w:rsidRPr="007A3125">
        <w:t>during post-acquisition image processing. A</w:t>
      </w:r>
      <w:r w:rsidRPr="007A3125">
        <w:t>dvanced confocal microscope</w:t>
      </w:r>
      <w:r w:rsidR="00436945" w:rsidRPr="007A3125">
        <w:t>s</w:t>
      </w:r>
      <w:r w:rsidRPr="007A3125">
        <w:t xml:space="preserve"> may</w:t>
      </w:r>
      <w:r w:rsidR="00436945" w:rsidRPr="007A3125">
        <w:t>,</w:t>
      </w:r>
      <w:r w:rsidRPr="007A3125">
        <w:t xml:space="preserve"> </w:t>
      </w:r>
      <w:r w:rsidR="00436945" w:rsidRPr="007A3125">
        <w:t xml:space="preserve">however, </w:t>
      </w:r>
      <w:r w:rsidRPr="007A3125">
        <w:t>offer higher image resolution than light sheet microscopes. Both types of microscopy require</w:t>
      </w:r>
      <w:r w:rsidR="00436945" w:rsidRPr="007A3125">
        <w:t xml:space="preserve"> time consuming post-acquisition image processing for the analysis of organoids in three-dimension. This limitation should be considered. The output file in </w:t>
      </w:r>
      <w:r w:rsidR="00D52049" w:rsidRPr="007A3125">
        <w:t xml:space="preserve">light sheet microscopy </w:t>
      </w:r>
      <w:r w:rsidR="006C524A" w:rsidRPr="007A3125">
        <w:t>is</w:t>
      </w:r>
      <w:r w:rsidR="00436945" w:rsidRPr="007A3125">
        <w:t xml:space="preserve"> very large </w:t>
      </w:r>
      <w:r w:rsidR="00DE5B0D" w:rsidRPr="007A3125">
        <w:t xml:space="preserve">(3-8 GB per image) </w:t>
      </w:r>
      <w:r w:rsidR="00436945" w:rsidRPr="007A3125">
        <w:t>and management of large datasets can be an issue.</w:t>
      </w:r>
      <w:r w:rsidR="006134B5" w:rsidRPr="007A3125">
        <w:t xml:space="preserve"> </w:t>
      </w:r>
      <w:r w:rsidR="00436945" w:rsidRPr="007A3125">
        <w:t>The protocol presented here enables three-dimensional analysis of fixed</w:t>
      </w:r>
      <w:r w:rsidR="002F789E">
        <w:t xml:space="preserve"> </w:t>
      </w:r>
      <w:r w:rsidR="00436945" w:rsidRPr="007A3125">
        <w:t xml:space="preserve">organoids. The fixation and agarose-embedding steps may of course </w:t>
      </w:r>
      <w:r w:rsidR="00BF7A8F" w:rsidRPr="007A3125">
        <w:t xml:space="preserve">represent </w:t>
      </w:r>
      <w:r w:rsidR="00436945" w:rsidRPr="007A3125">
        <w:t>a limitation for some applications that require the analysis of very dynamic event</w:t>
      </w:r>
      <w:r w:rsidR="00BF7A8F" w:rsidRPr="007A3125">
        <w:t>s</w:t>
      </w:r>
      <w:r w:rsidR="00436945" w:rsidRPr="007A3125">
        <w:t xml:space="preserve"> </w:t>
      </w:r>
      <w:r w:rsidR="006134B5" w:rsidRPr="007A3125">
        <w:t xml:space="preserve">in the same organoid over </w:t>
      </w:r>
      <w:r w:rsidR="006C524A" w:rsidRPr="007A3125">
        <w:t>an extended</w:t>
      </w:r>
      <w:r w:rsidR="006134B5" w:rsidRPr="007A3125">
        <w:t xml:space="preserve"> </w:t>
      </w:r>
      <w:proofErr w:type="gramStart"/>
      <w:r w:rsidR="006134B5" w:rsidRPr="007A3125">
        <w:t>period of time</w:t>
      </w:r>
      <w:proofErr w:type="gramEnd"/>
      <w:r w:rsidR="006134B5" w:rsidRPr="007A3125">
        <w:t xml:space="preserve">. </w:t>
      </w:r>
      <w:proofErr w:type="gramStart"/>
      <w:r w:rsidR="006134B5" w:rsidRPr="007A3125">
        <w:t>Live-imaging</w:t>
      </w:r>
      <w:proofErr w:type="gramEnd"/>
      <w:r w:rsidR="006134B5" w:rsidRPr="007A3125">
        <w:t xml:space="preserve"> of organoid</w:t>
      </w:r>
      <w:r w:rsidR="00DE5B0D" w:rsidRPr="007A3125">
        <w:t xml:space="preserve">s, which express fluorescent reporters, </w:t>
      </w:r>
      <w:r w:rsidR="006134B5" w:rsidRPr="007A3125">
        <w:t xml:space="preserve">may be </w:t>
      </w:r>
      <w:r w:rsidR="00DE5B0D" w:rsidRPr="007A3125">
        <w:t>more appropriate for such analysis.</w:t>
      </w:r>
      <w:r w:rsidR="000205DC" w:rsidRPr="007A3125">
        <w:t xml:space="preserve"> </w:t>
      </w:r>
      <w:r w:rsidR="00D52049" w:rsidRPr="007A3125">
        <w:t>In this setting</w:t>
      </w:r>
      <w:r w:rsidR="006C524A" w:rsidRPr="007A3125">
        <w:t>,</w:t>
      </w:r>
      <w:r w:rsidR="00D52049" w:rsidRPr="007A3125">
        <w:t xml:space="preserve"> o</w:t>
      </w:r>
      <w:r w:rsidR="000205DC" w:rsidRPr="007A3125">
        <w:t xml:space="preserve">rganoids </w:t>
      </w:r>
      <w:r w:rsidR="006C524A" w:rsidRPr="007A3125">
        <w:t>would</w:t>
      </w:r>
      <w:r w:rsidR="000205DC" w:rsidRPr="007A3125">
        <w:t xml:space="preserve"> have to be embedded </w:t>
      </w:r>
      <w:r w:rsidR="006C524A" w:rsidRPr="007A3125">
        <w:t xml:space="preserve">and imaged </w:t>
      </w:r>
      <w:r w:rsidR="000205DC" w:rsidRPr="007A3125">
        <w:t xml:space="preserve">in a </w:t>
      </w:r>
      <w:r w:rsidR="00D52049" w:rsidRPr="007A3125">
        <w:t xml:space="preserve">specific </w:t>
      </w:r>
      <w:r w:rsidR="000205DC" w:rsidRPr="007A3125">
        <w:t>gel</w:t>
      </w:r>
      <w:r w:rsidR="006C524A" w:rsidRPr="007A3125">
        <w:t xml:space="preserve"> and in a</w:t>
      </w:r>
      <w:r w:rsidR="00D52049" w:rsidRPr="007A3125">
        <w:t xml:space="preserve"> medium</w:t>
      </w:r>
      <w:r w:rsidR="00CA7F2F" w:rsidRPr="007A3125">
        <w:t xml:space="preserve"> </w:t>
      </w:r>
      <w:r w:rsidR="006C524A" w:rsidRPr="007A3125">
        <w:t>at the appropriate temperature</w:t>
      </w:r>
      <w:r w:rsidR="00CA7F2F" w:rsidRPr="007A3125">
        <w:t>,</w:t>
      </w:r>
      <w:r w:rsidR="006C524A" w:rsidRPr="007A3125">
        <w:t xml:space="preserve"> which </w:t>
      </w:r>
      <w:r w:rsidR="00D52049" w:rsidRPr="007A3125">
        <w:t>preserve the viability and normal physiology of organoids.</w:t>
      </w:r>
      <w:r w:rsidR="006C524A" w:rsidRPr="007A3125">
        <w:t xml:space="preserve"> </w:t>
      </w:r>
      <w:r w:rsidR="00010F57" w:rsidRPr="007A3125">
        <w:t>The light sheet illumination method</w:t>
      </w:r>
      <w:r w:rsidR="001D7C61" w:rsidRPr="007A3125">
        <w:t xml:space="preserve"> that </w:t>
      </w:r>
      <w:r w:rsidR="00010F57" w:rsidRPr="007A3125">
        <w:t>reduces photobleaching and phototoxicity and enable</w:t>
      </w:r>
      <w:r w:rsidR="001D7C61" w:rsidRPr="007A3125">
        <w:t>s</w:t>
      </w:r>
      <w:r w:rsidR="00010F57" w:rsidRPr="007A3125">
        <w:t xml:space="preserve"> </w:t>
      </w:r>
      <w:r w:rsidR="001D7C61" w:rsidRPr="007A3125">
        <w:t>faster imaging of samples</w:t>
      </w:r>
      <w:r w:rsidR="00CA7F2F" w:rsidRPr="007A3125">
        <w:t>,</w:t>
      </w:r>
      <w:r w:rsidR="001D7C61" w:rsidRPr="007A3125">
        <w:t xml:space="preserve"> </w:t>
      </w:r>
      <w:r w:rsidR="00CA7F2F" w:rsidRPr="007A3125">
        <w:t>in comparison to</w:t>
      </w:r>
      <w:r w:rsidR="001D7C61" w:rsidRPr="007A3125">
        <w:t xml:space="preserve"> standard illumination with a confocal microscope</w:t>
      </w:r>
      <w:r w:rsidR="00CA7F2F" w:rsidRPr="007A3125">
        <w:t>,</w:t>
      </w:r>
      <w:r w:rsidR="00010F57" w:rsidRPr="007A3125">
        <w:t xml:space="preserve"> </w:t>
      </w:r>
      <w:r w:rsidR="00CA7F2F" w:rsidRPr="007A3125">
        <w:t xml:space="preserve">is </w:t>
      </w:r>
      <w:r w:rsidR="001D7C61" w:rsidRPr="007A3125">
        <w:t xml:space="preserve">especially </w:t>
      </w:r>
      <w:r w:rsidR="00010F57" w:rsidRPr="007A3125">
        <w:t xml:space="preserve">valuable for </w:t>
      </w:r>
      <w:proofErr w:type="gramStart"/>
      <w:r w:rsidR="00010F57" w:rsidRPr="007A3125">
        <w:t>live-imaging</w:t>
      </w:r>
      <w:proofErr w:type="gramEnd"/>
      <w:r w:rsidR="00010F57" w:rsidRPr="007A3125">
        <w:t xml:space="preserve">. </w:t>
      </w:r>
    </w:p>
    <w:p w14:paraId="57F7C6BC" w14:textId="77777777" w:rsidR="00052BC8" w:rsidRPr="007A3125" w:rsidRDefault="00052BC8" w:rsidP="007A3125">
      <w:pPr>
        <w:contextualSpacing/>
      </w:pPr>
    </w:p>
    <w:p w14:paraId="4619FC98" w14:textId="23CF77D8" w:rsidR="00890258" w:rsidRPr="007A3125" w:rsidRDefault="006134B5" w:rsidP="007A3125">
      <w:pPr>
        <w:contextualSpacing/>
      </w:pPr>
      <w:r w:rsidRPr="007A3125">
        <w:t xml:space="preserve">In conclusion, the protocol presented here enables the </w:t>
      </w:r>
      <w:r w:rsidR="00901965" w:rsidRPr="007A3125">
        <w:t>immunofluorescence</w:t>
      </w:r>
      <w:r w:rsidRPr="007A3125">
        <w:t xml:space="preserve"> staining of whole </w:t>
      </w:r>
      <w:r w:rsidRPr="007A3125">
        <w:lastRenderedPageBreak/>
        <w:t>mount mammary organoids that arise from normal and genetically modified mouse mammary stem cells</w:t>
      </w:r>
      <w:r w:rsidR="007C1436" w:rsidRPr="007A3125">
        <w:t xml:space="preserve"> with or without </w:t>
      </w:r>
      <w:r w:rsidRPr="007A3125">
        <w:t xml:space="preserve">diverse pharmacological perturbations. Thus, it </w:t>
      </w:r>
      <w:r w:rsidR="007C1436" w:rsidRPr="007A3125">
        <w:t>allows</w:t>
      </w:r>
      <w:r w:rsidRPr="007A3125">
        <w:t xml:space="preserve"> an in-depth analysis of the molecular and cellular </w:t>
      </w:r>
      <w:r w:rsidR="00932F41" w:rsidRPr="007A3125">
        <w:t xml:space="preserve">processes, including primary </w:t>
      </w:r>
      <w:proofErr w:type="spellStart"/>
      <w:r w:rsidR="00932F41" w:rsidRPr="007A3125">
        <w:t>ciliogenesis</w:t>
      </w:r>
      <w:proofErr w:type="spellEnd"/>
      <w:r w:rsidR="00932F41" w:rsidRPr="007A3125">
        <w:t xml:space="preserve"> and ciliary signaling,</w:t>
      </w:r>
      <w:r w:rsidRPr="007A3125">
        <w:t xml:space="preserve"> that regulate stem-cell self-renewal and differentiation </w:t>
      </w:r>
      <w:proofErr w:type="gramStart"/>
      <w:r w:rsidRPr="007A3125">
        <w:t>during the course of</w:t>
      </w:r>
      <w:proofErr w:type="gramEnd"/>
      <w:r w:rsidRPr="007A3125">
        <w:t xml:space="preserve"> </w:t>
      </w:r>
      <w:r w:rsidRPr="007A3125">
        <w:rPr>
          <w:i/>
        </w:rPr>
        <w:t>ex vivo</w:t>
      </w:r>
      <w:r w:rsidRPr="007A3125">
        <w:t xml:space="preserve"> organogenesis. This protocol </w:t>
      </w:r>
      <w:r w:rsidR="007C1436" w:rsidRPr="007A3125">
        <w:t>may</w:t>
      </w:r>
      <w:r w:rsidRPr="007A3125">
        <w:t xml:space="preserve"> also </w:t>
      </w:r>
      <w:r w:rsidR="007C1436" w:rsidRPr="007A3125">
        <w:t>be applicable</w:t>
      </w:r>
      <w:r w:rsidRPr="007A3125">
        <w:t xml:space="preserve"> to the staining of mammary organoids that arise from transformed cells </w:t>
      </w:r>
      <w:r w:rsidR="00F02A94" w:rsidRPr="007A3125">
        <w:t>of</w:t>
      </w:r>
      <w:r w:rsidRPr="007A3125">
        <w:t xml:space="preserve"> cancerous tissues</w:t>
      </w:r>
      <w:r w:rsidR="007C1436" w:rsidRPr="007A3125">
        <w:t>.</w:t>
      </w:r>
      <w:r w:rsidRPr="007A3125">
        <w:t xml:space="preserve"> </w:t>
      </w:r>
      <w:r w:rsidR="007C1436" w:rsidRPr="007A3125">
        <w:t xml:space="preserve">Therefore, this method should contribute to </w:t>
      </w:r>
      <w:r w:rsidR="00925A1A" w:rsidRPr="007A3125">
        <w:t xml:space="preserve">the development of our knowledge on </w:t>
      </w:r>
      <w:r w:rsidR="00932F41" w:rsidRPr="007A3125">
        <w:t>the biology of the cilium</w:t>
      </w:r>
      <w:r w:rsidRPr="007A3125">
        <w:t xml:space="preserve"> </w:t>
      </w:r>
      <w:r w:rsidR="00932F41" w:rsidRPr="007A3125">
        <w:t>during</w:t>
      </w:r>
      <w:r w:rsidRPr="007A3125">
        <w:t xml:space="preserve"> </w:t>
      </w:r>
      <w:r w:rsidR="00CA7F2F" w:rsidRPr="007A3125">
        <w:t xml:space="preserve">mammary </w:t>
      </w:r>
      <w:r w:rsidRPr="007A3125">
        <w:t>organoid formation in healthy and pathological conditions.</w:t>
      </w:r>
      <w:r w:rsidR="007C1436" w:rsidRPr="007A3125">
        <w:t xml:space="preserve"> This protocol is presumably applicable to the staining of organoids derived from stem cells of different tissues, with minor modifications. Thus, it may enable the analysis of the biology of the primary cilium in many tissues in health and disease. </w:t>
      </w:r>
    </w:p>
    <w:p w14:paraId="5EC58BB1" w14:textId="77777777" w:rsidR="00890258" w:rsidRPr="007A3125" w:rsidRDefault="00890258" w:rsidP="007A3125">
      <w:pPr>
        <w:contextualSpacing/>
        <w:rPr>
          <w:b/>
        </w:rPr>
      </w:pPr>
    </w:p>
    <w:p w14:paraId="71549105" w14:textId="644F676B" w:rsidR="00662124" w:rsidRPr="007A3125" w:rsidRDefault="00662124" w:rsidP="007A3125">
      <w:pPr>
        <w:contextualSpacing/>
        <w:rPr>
          <w:b/>
        </w:rPr>
      </w:pPr>
      <w:r w:rsidRPr="007A3125">
        <w:rPr>
          <w:b/>
        </w:rPr>
        <w:t>ACKNOWLEDGMENTS</w:t>
      </w:r>
    </w:p>
    <w:p w14:paraId="62D62685" w14:textId="6A357A38" w:rsidR="00662124" w:rsidRPr="007A3125" w:rsidRDefault="00662124" w:rsidP="007A3125">
      <w:pPr>
        <w:pStyle w:val="NormalWeb"/>
        <w:spacing w:before="0" w:beforeAutospacing="0" w:after="0" w:afterAutospacing="0"/>
        <w:contextualSpacing/>
        <w:jc w:val="both"/>
        <w:rPr>
          <w:rFonts w:ascii="Calibri" w:eastAsia="Arial" w:hAnsi="Calibri" w:cs="Calibri"/>
          <w:bCs/>
          <w:kern w:val="24"/>
          <w:lang w:val="en-US"/>
        </w:rPr>
      </w:pPr>
      <w:r w:rsidRPr="007A3125">
        <w:rPr>
          <w:rFonts w:ascii="Calibri" w:eastAsia="Arial" w:hAnsi="Calibri" w:cs="Calibri"/>
          <w:bCs/>
          <w:kern w:val="24"/>
          <w:lang w:val="en-US"/>
        </w:rPr>
        <w:t xml:space="preserve">We thank Xavier Pinson for help in development of light sheet microscopy; </w:t>
      </w:r>
      <w:r w:rsidR="00932F41" w:rsidRPr="007A3125">
        <w:rPr>
          <w:rFonts w:ascii="Calibri" w:eastAsia="Arial" w:hAnsi="Calibri" w:cs="Calibri"/>
          <w:bCs/>
          <w:kern w:val="24"/>
          <w:lang w:val="en-US"/>
        </w:rPr>
        <w:t>t</w:t>
      </w:r>
      <w:r w:rsidRPr="007A3125">
        <w:rPr>
          <w:rFonts w:ascii="Calibri" w:eastAsia="Arial" w:hAnsi="Calibri" w:cs="Calibri"/>
          <w:bCs/>
          <w:kern w:val="24"/>
          <w:lang w:val="en-US"/>
        </w:rPr>
        <w:t xml:space="preserve">he </w:t>
      </w:r>
      <w:proofErr w:type="spellStart"/>
      <w:r w:rsidRPr="007A3125">
        <w:rPr>
          <w:rFonts w:ascii="Calibri" w:eastAsia="Arial" w:hAnsi="Calibri" w:cs="Calibri"/>
          <w:bCs/>
          <w:kern w:val="24"/>
          <w:lang w:val="en-US"/>
        </w:rPr>
        <w:t>Biosit</w:t>
      </w:r>
      <w:proofErr w:type="spellEnd"/>
      <w:r w:rsidRPr="007A3125">
        <w:rPr>
          <w:rFonts w:ascii="Calibri" w:eastAsia="Arial" w:hAnsi="Calibri" w:cs="Calibri"/>
          <w:bCs/>
          <w:kern w:val="24"/>
          <w:lang w:val="en-US"/>
        </w:rPr>
        <w:t xml:space="preserve"> </w:t>
      </w:r>
      <w:r w:rsidR="00932F41" w:rsidRPr="007A3125">
        <w:rPr>
          <w:rFonts w:ascii="Calibri" w:eastAsia="Arial" w:hAnsi="Calibri" w:cs="Calibri"/>
          <w:bCs/>
          <w:kern w:val="24"/>
          <w:lang w:val="en-US"/>
        </w:rPr>
        <w:t>b</w:t>
      </w:r>
      <w:r w:rsidRPr="007A3125">
        <w:rPr>
          <w:rFonts w:ascii="Calibri" w:eastAsia="Arial" w:hAnsi="Calibri" w:cs="Calibri"/>
          <w:bCs/>
          <w:kern w:val="24"/>
          <w:lang w:val="en-US"/>
        </w:rPr>
        <w:t xml:space="preserve">iotechnology </w:t>
      </w:r>
      <w:r w:rsidR="00932F41" w:rsidRPr="007A3125">
        <w:rPr>
          <w:rFonts w:ascii="Calibri" w:eastAsia="Arial" w:hAnsi="Calibri" w:cs="Calibri"/>
          <w:bCs/>
          <w:kern w:val="24"/>
          <w:lang w:val="en-US"/>
        </w:rPr>
        <w:t>c</w:t>
      </w:r>
      <w:r w:rsidRPr="007A3125">
        <w:rPr>
          <w:rFonts w:ascii="Calibri" w:eastAsia="Arial" w:hAnsi="Calibri" w:cs="Calibri"/>
          <w:bCs/>
          <w:kern w:val="24"/>
          <w:lang w:val="en-US"/>
        </w:rPr>
        <w:t xml:space="preserve">enter, including </w:t>
      </w:r>
      <w:proofErr w:type="spellStart"/>
      <w:r w:rsidRPr="007A3125">
        <w:rPr>
          <w:rFonts w:ascii="Calibri" w:eastAsia="Arial" w:hAnsi="Calibri" w:cs="Calibri"/>
          <w:bCs/>
          <w:kern w:val="24"/>
          <w:lang w:val="en-US"/>
        </w:rPr>
        <w:t>MRic</w:t>
      </w:r>
      <w:proofErr w:type="spellEnd"/>
      <w:r w:rsidRPr="007A3125">
        <w:rPr>
          <w:rFonts w:ascii="Calibri" w:eastAsia="Arial" w:hAnsi="Calibri" w:cs="Calibri"/>
          <w:bCs/>
          <w:kern w:val="24"/>
          <w:lang w:val="en-US"/>
        </w:rPr>
        <w:t xml:space="preserve">, Arche, the Flow cytometry core facilities for technical support. This work was supported by </w:t>
      </w:r>
      <w:proofErr w:type="spellStart"/>
      <w:r w:rsidRPr="007A3125">
        <w:rPr>
          <w:rFonts w:ascii="Calibri" w:eastAsia="Arial" w:hAnsi="Calibri" w:cs="Calibri"/>
          <w:bCs/>
          <w:kern w:val="24"/>
          <w:lang w:val="en-US"/>
        </w:rPr>
        <w:t>Fondation</w:t>
      </w:r>
      <w:proofErr w:type="spellEnd"/>
      <w:r w:rsidRPr="007A3125">
        <w:rPr>
          <w:rFonts w:ascii="Calibri" w:eastAsia="Arial" w:hAnsi="Calibri" w:cs="Calibri"/>
          <w:bCs/>
          <w:kern w:val="24"/>
          <w:lang w:val="en-US"/>
        </w:rPr>
        <w:t xml:space="preserve"> ARC, </w:t>
      </w:r>
      <w:proofErr w:type="spellStart"/>
      <w:r w:rsidRPr="007A3125">
        <w:rPr>
          <w:rFonts w:ascii="Calibri" w:eastAsia="Arial" w:hAnsi="Calibri" w:cs="Calibri"/>
          <w:bCs/>
          <w:kern w:val="24"/>
          <w:lang w:val="en-US"/>
        </w:rPr>
        <w:t>Cancéropôle</w:t>
      </w:r>
      <w:proofErr w:type="spellEnd"/>
      <w:r w:rsidRPr="007A3125">
        <w:rPr>
          <w:rFonts w:ascii="Calibri" w:eastAsia="Arial" w:hAnsi="Calibri" w:cs="Calibri"/>
          <w:bCs/>
          <w:kern w:val="24"/>
          <w:lang w:val="en-US"/>
        </w:rPr>
        <w:t xml:space="preserve"> Grand Ouest, </w:t>
      </w:r>
      <w:proofErr w:type="spellStart"/>
      <w:r w:rsidRPr="007A3125">
        <w:rPr>
          <w:rFonts w:ascii="Calibri" w:eastAsia="Arial" w:hAnsi="Calibri" w:cs="Calibri"/>
          <w:bCs/>
          <w:kern w:val="24"/>
          <w:lang w:val="en-US"/>
        </w:rPr>
        <w:t>Université</w:t>
      </w:r>
      <w:proofErr w:type="spellEnd"/>
      <w:r w:rsidRPr="007A3125">
        <w:rPr>
          <w:rFonts w:ascii="Calibri" w:eastAsia="Arial" w:hAnsi="Calibri" w:cs="Calibri"/>
          <w:bCs/>
          <w:kern w:val="24"/>
          <w:lang w:val="en-US"/>
        </w:rPr>
        <w:t xml:space="preserve"> de Rennes 1. M.D. was supported by </w:t>
      </w:r>
      <w:r w:rsidR="00D43EA8" w:rsidRPr="007A3125">
        <w:rPr>
          <w:rFonts w:ascii="Calibri" w:eastAsia="Arial" w:hAnsi="Calibri" w:cs="Calibri"/>
          <w:bCs/>
          <w:kern w:val="24"/>
          <w:lang w:val="en-US"/>
        </w:rPr>
        <w:t xml:space="preserve">a </w:t>
      </w:r>
      <w:r w:rsidRPr="007A3125">
        <w:rPr>
          <w:rFonts w:ascii="Calibri" w:eastAsia="Arial" w:hAnsi="Calibri" w:cs="Calibri"/>
          <w:bCs/>
          <w:kern w:val="24"/>
          <w:lang w:val="en-US"/>
        </w:rPr>
        <w:t>Graduate Fellowship</w:t>
      </w:r>
      <w:r w:rsidR="00D43EA8" w:rsidRPr="007A3125">
        <w:rPr>
          <w:rFonts w:ascii="Calibri" w:eastAsia="Arial" w:hAnsi="Calibri" w:cs="Calibri"/>
          <w:bCs/>
          <w:kern w:val="24"/>
          <w:lang w:val="en-US"/>
        </w:rPr>
        <w:t xml:space="preserve"> from the </w:t>
      </w:r>
      <w:r w:rsidR="00302CC7" w:rsidRPr="007A3125">
        <w:rPr>
          <w:rFonts w:ascii="Calibri" w:eastAsia="Arial" w:hAnsi="Calibri" w:cs="Calibri"/>
          <w:bCs/>
          <w:kern w:val="24"/>
          <w:lang w:val="en-US"/>
        </w:rPr>
        <w:t>University of Rennes</w:t>
      </w:r>
      <w:r w:rsidRPr="007A3125">
        <w:rPr>
          <w:rFonts w:ascii="Calibri" w:eastAsia="Arial" w:hAnsi="Calibri" w:cs="Calibri"/>
          <w:bCs/>
          <w:kern w:val="24"/>
          <w:lang w:val="en-US"/>
        </w:rPr>
        <w:t xml:space="preserve">. V.J.G. was supported by a Postdoctoral Fellowship from </w:t>
      </w:r>
      <w:proofErr w:type="spellStart"/>
      <w:r w:rsidRPr="007A3125">
        <w:rPr>
          <w:rFonts w:ascii="Calibri" w:eastAsia="Arial" w:hAnsi="Calibri" w:cs="Calibri"/>
          <w:bCs/>
          <w:kern w:val="24"/>
          <w:lang w:val="en-US"/>
        </w:rPr>
        <w:t>Fondation</w:t>
      </w:r>
      <w:proofErr w:type="spellEnd"/>
      <w:r w:rsidRPr="007A3125">
        <w:rPr>
          <w:rFonts w:ascii="Calibri" w:eastAsia="Arial" w:hAnsi="Calibri" w:cs="Calibri"/>
          <w:bCs/>
          <w:kern w:val="24"/>
          <w:lang w:val="en-US"/>
        </w:rPr>
        <w:t xml:space="preserve"> ARC.</w:t>
      </w:r>
    </w:p>
    <w:p w14:paraId="13864490" w14:textId="77777777" w:rsidR="00662124" w:rsidRPr="007A3125" w:rsidRDefault="00662124" w:rsidP="007A3125">
      <w:pPr>
        <w:contextualSpacing/>
        <w:rPr>
          <w:b/>
        </w:rPr>
      </w:pPr>
    </w:p>
    <w:p w14:paraId="013A2831" w14:textId="3A3293E7" w:rsidR="002B21CE" w:rsidRPr="007A3125" w:rsidRDefault="002B21CE" w:rsidP="007A3125">
      <w:pPr>
        <w:contextualSpacing/>
        <w:rPr>
          <w:b/>
        </w:rPr>
      </w:pPr>
      <w:r w:rsidRPr="007A3125">
        <w:rPr>
          <w:b/>
        </w:rPr>
        <w:t>DISCLOSURES</w:t>
      </w:r>
    </w:p>
    <w:p w14:paraId="5A383D76" w14:textId="77777777" w:rsidR="002B21CE" w:rsidRPr="007A3125" w:rsidRDefault="002B21CE" w:rsidP="007A3125">
      <w:pPr>
        <w:pStyle w:val="NormalWeb"/>
        <w:spacing w:before="0" w:beforeAutospacing="0" w:after="0" w:afterAutospacing="0"/>
        <w:contextualSpacing/>
        <w:jc w:val="both"/>
        <w:rPr>
          <w:rFonts w:ascii="Calibri" w:eastAsia="Arial" w:hAnsi="Calibri" w:cs="Calibri"/>
          <w:bCs/>
          <w:kern w:val="24"/>
          <w:lang w:val="en-US"/>
        </w:rPr>
      </w:pPr>
      <w:r w:rsidRPr="007A3125">
        <w:rPr>
          <w:rFonts w:ascii="Calibri" w:eastAsia="Arial" w:hAnsi="Calibri" w:cs="Calibri"/>
          <w:bCs/>
          <w:kern w:val="24"/>
          <w:lang w:val="en-US"/>
        </w:rPr>
        <w:t>The authors declare no conflict of interest.</w:t>
      </w:r>
    </w:p>
    <w:p w14:paraId="7637EAD1" w14:textId="77777777" w:rsidR="002B21CE" w:rsidRPr="007A3125" w:rsidRDefault="002B21CE" w:rsidP="007A3125">
      <w:pPr>
        <w:contextualSpacing/>
        <w:rPr>
          <w:b/>
        </w:rPr>
      </w:pPr>
    </w:p>
    <w:p w14:paraId="5B24F12D" w14:textId="63E60408" w:rsidR="004A3D57" w:rsidRPr="007A3125" w:rsidRDefault="002B21CE" w:rsidP="007A3125">
      <w:pPr>
        <w:contextualSpacing/>
        <w:rPr>
          <w:b/>
        </w:rPr>
      </w:pPr>
      <w:r w:rsidRPr="007A3125">
        <w:rPr>
          <w:b/>
        </w:rPr>
        <w:t>REFERENCES</w:t>
      </w:r>
    </w:p>
    <w:p w14:paraId="32D1DEE7" w14:textId="4F807B4D" w:rsidR="008E73FA" w:rsidRPr="007A3125" w:rsidRDefault="004A3D57" w:rsidP="007A3125">
      <w:pPr>
        <w:pStyle w:val="EndNoteBibliography"/>
        <w:contextualSpacing/>
        <w:rPr>
          <w:noProof/>
        </w:rPr>
      </w:pPr>
      <w:r w:rsidRPr="007A3125">
        <w:fldChar w:fldCharType="begin"/>
      </w:r>
      <w:r w:rsidRPr="007A3125">
        <w:instrText xml:space="preserve"> ADDIN EN.REFLIST </w:instrText>
      </w:r>
      <w:r w:rsidRPr="007A3125">
        <w:fldChar w:fldCharType="separate"/>
      </w:r>
      <w:r w:rsidR="008E73FA" w:rsidRPr="007A3125">
        <w:rPr>
          <w:noProof/>
        </w:rPr>
        <w:t>1</w:t>
      </w:r>
      <w:r w:rsidR="008E73FA" w:rsidRPr="007A3125">
        <w:rPr>
          <w:noProof/>
        </w:rPr>
        <w:tab/>
        <w:t>Visvader, J. E.</w:t>
      </w:r>
      <w:r w:rsidR="002F789E">
        <w:rPr>
          <w:noProof/>
        </w:rPr>
        <w:t xml:space="preserve">, </w:t>
      </w:r>
      <w:r w:rsidR="008E73FA" w:rsidRPr="007A3125">
        <w:rPr>
          <w:noProof/>
        </w:rPr>
        <w:t xml:space="preserve">Clevers, H. Tissue-specific designs of stem cell hierarchies. </w:t>
      </w:r>
      <w:r w:rsidR="002F789E">
        <w:rPr>
          <w:i/>
          <w:noProof/>
        </w:rPr>
        <w:t>Nature Cell Biology</w:t>
      </w:r>
      <w:r w:rsidR="008E73FA" w:rsidRPr="007A3125">
        <w:rPr>
          <w:i/>
          <w:noProof/>
        </w:rPr>
        <w:t>.</w:t>
      </w:r>
      <w:r w:rsidR="008E73FA" w:rsidRPr="007A3125">
        <w:rPr>
          <w:noProof/>
        </w:rPr>
        <w:t xml:space="preserve"> </w:t>
      </w:r>
      <w:r w:rsidR="008E73FA" w:rsidRPr="007A3125">
        <w:rPr>
          <w:b/>
          <w:noProof/>
        </w:rPr>
        <w:t>18</w:t>
      </w:r>
      <w:r w:rsidR="008E73FA" w:rsidRPr="007A3125">
        <w:rPr>
          <w:noProof/>
        </w:rPr>
        <w:t xml:space="preserve"> (4), 349-355</w:t>
      </w:r>
      <w:r w:rsidR="002F789E">
        <w:rPr>
          <w:noProof/>
        </w:rPr>
        <w:t xml:space="preserve"> (</w:t>
      </w:r>
      <w:r w:rsidR="008E73FA" w:rsidRPr="007A3125">
        <w:rPr>
          <w:noProof/>
        </w:rPr>
        <w:t>2016).</w:t>
      </w:r>
    </w:p>
    <w:p w14:paraId="7E162BCC" w14:textId="1F972E26" w:rsidR="008E73FA" w:rsidRPr="007A3125" w:rsidRDefault="008E73FA" w:rsidP="007A3125">
      <w:pPr>
        <w:pStyle w:val="EndNoteBibliography"/>
        <w:contextualSpacing/>
        <w:rPr>
          <w:noProof/>
        </w:rPr>
      </w:pPr>
      <w:r w:rsidRPr="007A3125">
        <w:rPr>
          <w:noProof/>
        </w:rPr>
        <w:t>2</w:t>
      </w:r>
      <w:r w:rsidRPr="007A3125">
        <w:rPr>
          <w:noProof/>
        </w:rPr>
        <w:tab/>
        <w:t>Batlle, E.</w:t>
      </w:r>
      <w:r w:rsidR="002F789E">
        <w:rPr>
          <w:noProof/>
        </w:rPr>
        <w:t xml:space="preserve">, </w:t>
      </w:r>
      <w:r w:rsidRPr="007A3125">
        <w:rPr>
          <w:noProof/>
        </w:rPr>
        <w:t xml:space="preserve">Clevers, H. Cancer stem cells revisited. </w:t>
      </w:r>
      <w:r w:rsidR="002F789E">
        <w:rPr>
          <w:i/>
          <w:noProof/>
        </w:rPr>
        <w:t>Nature Medicine</w:t>
      </w:r>
      <w:r w:rsidRPr="007A3125">
        <w:rPr>
          <w:i/>
          <w:noProof/>
        </w:rPr>
        <w:t>.</w:t>
      </w:r>
      <w:r w:rsidRPr="007A3125">
        <w:rPr>
          <w:noProof/>
        </w:rPr>
        <w:t xml:space="preserve"> </w:t>
      </w:r>
      <w:r w:rsidRPr="007A3125">
        <w:rPr>
          <w:b/>
          <w:noProof/>
        </w:rPr>
        <w:t>23</w:t>
      </w:r>
      <w:r w:rsidRPr="007A3125">
        <w:rPr>
          <w:noProof/>
        </w:rPr>
        <w:t xml:space="preserve"> (10), 1124-1134</w:t>
      </w:r>
      <w:r w:rsidR="002F789E">
        <w:rPr>
          <w:noProof/>
        </w:rPr>
        <w:t xml:space="preserve"> (</w:t>
      </w:r>
      <w:r w:rsidRPr="007A3125">
        <w:rPr>
          <w:noProof/>
        </w:rPr>
        <w:t>2017).</w:t>
      </w:r>
    </w:p>
    <w:p w14:paraId="60EF45A1" w14:textId="6947E0FF" w:rsidR="008E73FA" w:rsidRPr="007A3125" w:rsidRDefault="008E73FA" w:rsidP="007A3125">
      <w:pPr>
        <w:pStyle w:val="EndNoteBibliography"/>
        <w:contextualSpacing/>
        <w:rPr>
          <w:noProof/>
        </w:rPr>
      </w:pPr>
      <w:r w:rsidRPr="007A3125">
        <w:rPr>
          <w:noProof/>
        </w:rPr>
        <w:t>3</w:t>
      </w:r>
      <w:r w:rsidRPr="007A3125">
        <w:rPr>
          <w:noProof/>
        </w:rPr>
        <w:tab/>
        <w:t xml:space="preserve">Clevers, H. Modeling Development and Disease with Organoids. </w:t>
      </w:r>
      <w:r w:rsidRPr="007A3125">
        <w:rPr>
          <w:i/>
          <w:noProof/>
        </w:rPr>
        <w:t>Cell.</w:t>
      </w:r>
      <w:r w:rsidRPr="007A3125">
        <w:rPr>
          <w:noProof/>
        </w:rPr>
        <w:t xml:space="preserve"> </w:t>
      </w:r>
      <w:r w:rsidRPr="007A3125">
        <w:rPr>
          <w:b/>
          <w:noProof/>
        </w:rPr>
        <w:t>165</w:t>
      </w:r>
      <w:r w:rsidRPr="007A3125">
        <w:rPr>
          <w:noProof/>
        </w:rPr>
        <w:t xml:space="preserve"> (7), 1586-1597</w:t>
      </w:r>
      <w:r w:rsidR="002F789E">
        <w:rPr>
          <w:noProof/>
        </w:rPr>
        <w:t xml:space="preserve"> (</w:t>
      </w:r>
      <w:r w:rsidRPr="007A3125">
        <w:rPr>
          <w:noProof/>
        </w:rPr>
        <w:t>2016).</w:t>
      </w:r>
    </w:p>
    <w:p w14:paraId="6793658B" w14:textId="6F97D36A" w:rsidR="008E73FA" w:rsidRPr="007A3125" w:rsidRDefault="008E73FA" w:rsidP="007A3125">
      <w:pPr>
        <w:pStyle w:val="EndNoteBibliography"/>
        <w:contextualSpacing/>
        <w:rPr>
          <w:noProof/>
        </w:rPr>
      </w:pPr>
      <w:r w:rsidRPr="007A3125">
        <w:rPr>
          <w:noProof/>
        </w:rPr>
        <w:t>4</w:t>
      </w:r>
      <w:r w:rsidRPr="007A3125">
        <w:rPr>
          <w:noProof/>
        </w:rPr>
        <w:tab/>
        <w:t>Guen, V. J.</w:t>
      </w:r>
      <w:r w:rsidRPr="007A3125">
        <w:rPr>
          <w:i/>
          <w:noProof/>
        </w:rPr>
        <w:t xml:space="preserve"> et al.</w:t>
      </w:r>
      <w:r w:rsidRPr="007A3125">
        <w:rPr>
          <w:noProof/>
        </w:rPr>
        <w:t xml:space="preserve"> EMT programs promote basal mammary stem cell and tumor-initiating cell stemness by inducing primary ciliogenesis and Hedgehog signaling. </w:t>
      </w:r>
      <w:r w:rsidR="002F789E">
        <w:rPr>
          <w:i/>
          <w:noProof/>
        </w:rPr>
        <w:t>Proceedings of the National Academy of Sciences of the United States of America</w:t>
      </w:r>
      <w:r w:rsidRPr="007A3125">
        <w:rPr>
          <w:i/>
          <w:noProof/>
        </w:rPr>
        <w:t>.</w:t>
      </w:r>
      <w:r w:rsidRPr="007A3125">
        <w:rPr>
          <w:noProof/>
        </w:rPr>
        <w:t xml:space="preserve"> 10.1073/pnas.1711534114</w:t>
      </w:r>
      <w:r w:rsidR="002F789E">
        <w:rPr>
          <w:noProof/>
        </w:rPr>
        <w:t xml:space="preserve"> (</w:t>
      </w:r>
      <w:r w:rsidRPr="007A3125">
        <w:rPr>
          <w:noProof/>
        </w:rPr>
        <w:t>2017).</w:t>
      </w:r>
    </w:p>
    <w:p w14:paraId="778EBFBA" w14:textId="5E33F3A0" w:rsidR="008E73FA" w:rsidRPr="007A3125" w:rsidRDefault="008E73FA" w:rsidP="007A3125">
      <w:pPr>
        <w:pStyle w:val="EndNoteBibliography"/>
        <w:contextualSpacing/>
        <w:rPr>
          <w:noProof/>
        </w:rPr>
      </w:pPr>
      <w:r w:rsidRPr="007A3125">
        <w:rPr>
          <w:noProof/>
        </w:rPr>
        <w:t>5</w:t>
      </w:r>
      <w:r w:rsidRPr="007A3125">
        <w:rPr>
          <w:noProof/>
        </w:rPr>
        <w:tab/>
        <w:t>Hendriks, D., Clevers, H.</w:t>
      </w:r>
      <w:r w:rsidR="002F789E">
        <w:rPr>
          <w:noProof/>
        </w:rPr>
        <w:t xml:space="preserve">, </w:t>
      </w:r>
      <w:r w:rsidRPr="007A3125">
        <w:rPr>
          <w:noProof/>
        </w:rPr>
        <w:t xml:space="preserve">Artegiani, B. CRISPR-Cas Tools and Their Application in Genetic Engineering of Human Stem Cells and Organoids. </w:t>
      </w:r>
      <w:r w:rsidRPr="007A3125">
        <w:rPr>
          <w:i/>
          <w:noProof/>
        </w:rPr>
        <w:t>Cell Stem Cell.</w:t>
      </w:r>
      <w:r w:rsidRPr="007A3125">
        <w:rPr>
          <w:noProof/>
        </w:rPr>
        <w:t xml:space="preserve"> </w:t>
      </w:r>
      <w:r w:rsidRPr="007A3125">
        <w:rPr>
          <w:b/>
          <w:noProof/>
        </w:rPr>
        <w:t>27</w:t>
      </w:r>
      <w:r w:rsidRPr="007A3125">
        <w:rPr>
          <w:noProof/>
        </w:rPr>
        <w:t xml:space="preserve"> (5), 705-731</w:t>
      </w:r>
      <w:r w:rsidR="002F789E">
        <w:rPr>
          <w:noProof/>
        </w:rPr>
        <w:t xml:space="preserve"> (</w:t>
      </w:r>
      <w:r w:rsidRPr="007A3125">
        <w:rPr>
          <w:noProof/>
        </w:rPr>
        <w:t>2020).</w:t>
      </w:r>
    </w:p>
    <w:p w14:paraId="78D60FE8" w14:textId="0D85625D" w:rsidR="008E73FA" w:rsidRPr="007A3125" w:rsidRDefault="008E73FA" w:rsidP="007A3125">
      <w:pPr>
        <w:pStyle w:val="EndNoteBibliography"/>
        <w:contextualSpacing/>
        <w:rPr>
          <w:noProof/>
        </w:rPr>
      </w:pPr>
      <w:r w:rsidRPr="007A3125">
        <w:rPr>
          <w:noProof/>
        </w:rPr>
        <w:t>6</w:t>
      </w:r>
      <w:r w:rsidRPr="007A3125">
        <w:rPr>
          <w:noProof/>
        </w:rPr>
        <w:tab/>
        <w:t>Satir, P., Pedersen, L. B.</w:t>
      </w:r>
      <w:r w:rsidR="002F789E">
        <w:rPr>
          <w:noProof/>
        </w:rPr>
        <w:t xml:space="preserve">, </w:t>
      </w:r>
      <w:r w:rsidRPr="007A3125">
        <w:rPr>
          <w:noProof/>
        </w:rPr>
        <w:t xml:space="preserve">Christensen, S. T. The primary cilium at a glance. </w:t>
      </w:r>
      <w:r w:rsidR="002F789E">
        <w:rPr>
          <w:i/>
          <w:noProof/>
        </w:rPr>
        <w:t>Journal of Cell Science</w:t>
      </w:r>
      <w:r w:rsidRPr="007A3125">
        <w:rPr>
          <w:i/>
          <w:noProof/>
        </w:rPr>
        <w:t>.</w:t>
      </w:r>
      <w:r w:rsidRPr="007A3125">
        <w:rPr>
          <w:noProof/>
        </w:rPr>
        <w:t xml:space="preserve"> </w:t>
      </w:r>
      <w:r w:rsidRPr="007A3125">
        <w:rPr>
          <w:b/>
          <w:noProof/>
        </w:rPr>
        <w:t>123</w:t>
      </w:r>
      <w:r w:rsidRPr="007A3125">
        <w:rPr>
          <w:noProof/>
        </w:rPr>
        <w:t xml:space="preserve"> (Pt 4), 499-503</w:t>
      </w:r>
      <w:r w:rsidR="002F789E">
        <w:rPr>
          <w:noProof/>
        </w:rPr>
        <w:t xml:space="preserve"> (</w:t>
      </w:r>
      <w:r w:rsidRPr="007A3125">
        <w:rPr>
          <w:noProof/>
        </w:rPr>
        <w:t>2010).</w:t>
      </w:r>
    </w:p>
    <w:p w14:paraId="2DDB949B" w14:textId="1BE1F256" w:rsidR="008E73FA" w:rsidRPr="007A3125" w:rsidRDefault="008E73FA" w:rsidP="007A3125">
      <w:pPr>
        <w:pStyle w:val="EndNoteBibliography"/>
        <w:contextualSpacing/>
        <w:rPr>
          <w:noProof/>
        </w:rPr>
      </w:pPr>
      <w:r w:rsidRPr="007A3125">
        <w:rPr>
          <w:noProof/>
        </w:rPr>
        <w:t>7</w:t>
      </w:r>
      <w:r w:rsidRPr="007A3125">
        <w:rPr>
          <w:noProof/>
        </w:rPr>
        <w:tab/>
        <w:t>Guen, V. J.</w:t>
      </w:r>
      <w:r w:rsidR="002F789E">
        <w:rPr>
          <w:noProof/>
        </w:rPr>
        <w:t xml:space="preserve">, </w:t>
      </w:r>
      <w:r w:rsidRPr="007A3125">
        <w:rPr>
          <w:noProof/>
        </w:rPr>
        <w:t xml:space="preserve">Prigent, C. Targeting Primary Ciliogenesis with Small-Molecule Inhibitors. </w:t>
      </w:r>
      <w:r w:rsidR="002F789E">
        <w:rPr>
          <w:i/>
          <w:noProof/>
        </w:rPr>
        <w:t>Cell Chemical Biology</w:t>
      </w:r>
      <w:r w:rsidRPr="007A3125">
        <w:rPr>
          <w:i/>
          <w:noProof/>
        </w:rPr>
        <w:t>.</w:t>
      </w:r>
      <w:r w:rsidRPr="007A3125">
        <w:rPr>
          <w:noProof/>
        </w:rPr>
        <w:t xml:space="preserve"> </w:t>
      </w:r>
      <w:r w:rsidRPr="007A3125">
        <w:rPr>
          <w:b/>
          <w:noProof/>
        </w:rPr>
        <w:t>27</w:t>
      </w:r>
      <w:r w:rsidRPr="007A3125">
        <w:rPr>
          <w:noProof/>
        </w:rPr>
        <w:t xml:space="preserve"> (10), 1224-1228</w:t>
      </w:r>
      <w:r w:rsidR="002F789E">
        <w:rPr>
          <w:noProof/>
        </w:rPr>
        <w:t xml:space="preserve"> (</w:t>
      </w:r>
      <w:r w:rsidRPr="007A3125">
        <w:rPr>
          <w:noProof/>
        </w:rPr>
        <w:t>2020).</w:t>
      </w:r>
    </w:p>
    <w:p w14:paraId="62739EC5" w14:textId="02168107" w:rsidR="008E73FA" w:rsidRPr="007A3125" w:rsidRDefault="008E73FA" w:rsidP="007A3125">
      <w:pPr>
        <w:pStyle w:val="EndNoteBibliography"/>
        <w:contextualSpacing/>
        <w:rPr>
          <w:noProof/>
        </w:rPr>
      </w:pPr>
      <w:r w:rsidRPr="007A3125">
        <w:rPr>
          <w:noProof/>
        </w:rPr>
        <w:t>8</w:t>
      </w:r>
      <w:r w:rsidRPr="007A3125">
        <w:rPr>
          <w:noProof/>
        </w:rPr>
        <w:tab/>
        <w:t>Goetz, S. C.</w:t>
      </w:r>
      <w:r w:rsidR="002F789E">
        <w:rPr>
          <w:noProof/>
        </w:rPr>
        <w:t xml:space="preserve">, </w:t>
      </w:r>
      <w:r w:rsidRPr="007A3125">
        <w:rPr>
          <w:noProof/>
        </w:rPr>
        <w:t xml:space="preserve">Anderson, K. V. The primary cilium: a signalling centre during vertebrate development. </w:t>
      </w:r>
      <w:r w:rsidR="002F789E">
        <w:rPr>
          <w:i/>
          <w:noProof/>
        </w:rPr>
        <w:t>Nature Reviews Genetics</w:t>
      </w:r>
      <w:r w:rsidRPr="007A3125">
        <w:rPr>
          <w:i/>
          <w:noProof/>
        </w:rPr>
        <w:t>.</w:t>
      </w:r>
      <w:r w:rsidRPr="007A3125">
        <w:rPr>
          <w:noProof/>
        </w:rPr>
        <w:t xml:space="preserve"> </w:t>
      </w:r>
      <w:r w:rsidRPr="007A3125">
        <w:rPr>
          <w:b/>
          <w:noProof/>
        </w:rPr>
        <w:t>11</w:t>
      </w:r>
      <w:r w:rsidRPr="007A3125">
        <w:rPr>
          <w:noProof/>
        </w:rPr>
        <w:t xml:space="preserve"> (5), 331-344</w:t>
      </w:r>
      <w:r w:rsidR="002F789E">
        <w:rPr>
          <w:noProof/>
        </w:rPr>
        <w:t xml:space="preserve"> (</w:t>
      </w:r>
      <w:r w:rsidRPr="007A3125">
        <w:rPr>
          <w:noProof/>
        </w:rPr>
        <w:t>2010).</w:t>
      </w:r>
    </w:p>
    <w:p w14:paraId="52690604" w14:textId="79F5F4AB" w:rsidR="008E73FA" w:rsidRPr="007A3125" w:rsidRDefault="008E73FA" w:rsidP="007A3125">
      <w:pPr>
        <w:pStyle w:val="EndNoteBibliography"/>
        <w:contextualSpacing/>
        <w:rPr>
          <w:noProof/>
        </w:rPr>
      </w:pPr>
      <w:r w:rsidRPr="007A3125">
        <w:rPr>
          <w:noProof/>
        </w:rPr>
        <w:t>9</w:t>
      </w:r>
      <w:r w:rsidRPr="007A3125">
        <w:rPr>
          <w:noProof/>
        </w:rPr>
        <w:tab/>
        <w:t>Han, Y. G.</w:t>
      </w:r>
      <w:r w:rsidRPr="007A3125">
        <w:rPr>
          <w:i/>
          <w:noProof/>
        </w:rPr>
        <w:t xml:space="preserve"> et al.</w:t>
      </w:r>
      <w:r w:rsidRPr="007A3125">
        <w:rPr>
          <w:noProof/>
        </w:rPr>
        <w:t xml:space="preserve"> Hedgehog signaling and primary cilia are required for the formation of adult neural stem cells. </w:t>
      </w:r>
      <w:r w:rsidR="002F789E">
        <w:rPr>
          <w:i/>
          <w:noProof/>
        </w:rPr>
        <w:t>Nature Neuroscience</w:t>
      </w:r>
      <w:r w:rsidRPr="007A3125">
        <w:rPr>
          <w:i/>
          <w:noProof/>
        </w:rPr>
        <w:t>.</w:t>
      </w:r>
      <w:r w:rsidRPr="007A3125">
        <w:rPr>
          <w:noProof/>
        </w:rPr>
        <w:t xml:space="preserve"> </w:t>
      </w:r>
      <w:r w:rsidRPr="007A3125">
        <w:rPr>
          <w:b/>
          <w:noProof/>
        </w:rPr>
        <w:t>11</w:t>
      </w:r>
      <w:r w:rsidRPr="007A3125">
        <w:rPr>
          <w:noProof/>
        </w:rPr>
        <w:t xml:space="preserve"> (3), 277-284</w:t>
      </w:r>
      <w:r w:rsidR="002F789E">
        <w:rPr>
          <w:noProof/>
        </w:rPr>
        <w:t xml:space="preserve"> (</w:t>
      </w:r>
      <w:r w:rsidRPr="007A3125">
        <w:rPr>
          <w:noProof/>
        </w:rPr>
        <w:t>2008).</w:t>
      </w:r>
    </w:p>
    <w:p w14:paraId="45686A83" w14:textId="15B7C632" w:rsidR="008E73FA" w:rsidRPr="007A3125" w:rsidRDefault="008E73FA" w:rsidP="007A3125">
      <w:pPr>
        <w:pStyle w:val="EndNoteBibliography"/>
        <w:contextualSpacing/>
        <w:rPr>
          <w:noProof/>
        </w:rPr>
      </w:pPr>
      <w:r w:rsidRPr="007A3125">
        <w:rPr>
          <w:noProof/>
        </w:rPr>
        <w:t>10</w:t>
      </w:r>
      <w:r w:rsidRPr="007A3125">
        <w:rPr>
          <w:noProof/>
        </w:rPr>
        <w:tab/>
        <w:t>Tong, C. K.</w:t>
      </w:r>
      <w:r w:rsidRPr="007A3125">
        <w:rPr>
          <w:i/>
          <w:noProof/>
        </w:rPr>
        <w:t xml:space="preserve"> et al.</w:t>
      </w:r>
      <w:r w:rsidRPr="007A3125">
        <w:rPr>
          <w:noProof/>
        </w:rPr>
        <w:t xml:space="preserve"> Primary cilia are required in a unique subpopulation of neural progenitors. </w:t>
      </w:r>
      <w:r w:rsidR="002F789E">
        <w:rPr>
          <w:i/>
          <w:noProof/>
        </w:rPr>
        <w:t>Proceedings of the National Academy of Sciences of the United States of America</w:t>
      </w:r>
      <w:r w:rsidRPr="007A3125">
        <w:rPr>
          <w:i/>
          <w:noProof/>
        </w:rPr>
        <w:t>.</w:t>
      </w:r>
      <w:r w:rsidRPr="007A3125">
        <w:rPr>
          <w:noProof/>
        </w:rPr>
        <w:t xml:space="preserve"> </w:t>
      </w:r>
      <w:r w:rsidRPr="007A3125">
        <w:rPr>
          <w:b/>
          <w:noProof/>
        </w:rPr>
        <w:lastRenderedPageBreak/>
        <w:t>111</w:t>
      </w:r>
      <w:r w:rsidRPr="007A3125">
        <w:rPr>
          <w:noProof/>
        </w:rPr>
        <w:t xml:space="preserve"> (34), 12438-12443</w:t>
      </w:r>
      <w:r w:rsidR="002F789E">
        <w:rPr>
          <w:noProof/>
        </w:rPr>
        <w:t xml:space="preserve"> (</w:t>
      </w:r>
      <w:r w:rsidRPr="007A3125">
        <w:rPr>
          <w:noProof/>
        </w:rPr>
        <w:t>2014).</w:t>
      </w:r>
    </w:p>
    <w:p w14:paraId="43C2E6F3" w14:textId="694A396F" w:rsidR="008E73FA" w:rsidRPr="007A3125" w:rsidRDefault="008E73FA" w:rsidP="007A3125">
      <w:pPr>
        <w:pStyle w:val="EndNoteBibliography"/>
        <w:contextualSpacing/>
        <w:rPr>
          <w:noProof/>
        </w:rPr>
      </w:pPr>
      <w:r w:rsidRPr="007A3125">
        <w:rPr>
          <w:noProof/>
        </w:rPr>
        <w:t>11</w:t>
      </w:r>
      <w:r w:rsidRPr="007A3125">
        <w:rPr>
          <w:noProof/>
        </w:rPr>
        <w:tab/>
        <w:t>Wilson, M. M., Weinberg, R. A., Lees, J. A.</w:t>
      </w:r>
      <w:r w:rsidR="002F789E">
        <w:rPr>
          <w:noProof/>
        </w:rPr>
        <w:t xml:space="preserve">, </w:t>
      </w:r>
      <w:r w:rsidRPr="007A3125">
        <w:rPr>
          <w:noProof/>
        </w:rPr>
        <w:t xml:space="preserve">Guen, V. J. Emerging Mechanisms by which EMT Programs Control Stemness. </w:t>
      </w:r>
      <w:r w:rsidRPr="007A3125">
        <w:rPr>
          <w:i/>
          <w:noProof/>
        </w:rPr>
        <w:t xml:space="preserve">Trends </w:t>
      </w:r>
      <w:r w:rsidR="002F789E">
        <w:rPr>
          <w:i/>
          <w:noProof/>
        </w:rPr>
        <w:t xml:space="preserve">in </w:t>
      </w:r>
      <w:r w:rsidRPr="007A3125">
        <w:rPr>
          <w:i/>
          <w:noProof/>
        </w:rPr>
        <w:t>Cancer.</w:t>
      </w:r>
      <w:r w:rsidRPr="007A3125">
        <w:rPr>
          <w:noProof/>
        </w:rPr>
        <w:t xml:space="preserve"> </w:t>
      </w:r>
      <w:r w:rsidRPr="007A3125">
        <w:rPr>
          <w:b/>
          <w:noProof/>
        </w:rPr>
        <w:t>6</w:t>
      </w:r>
      <w:r w:rsidRPr="007A3125">
        <w:rPr>
          <w:noProof/>
        </w:rPr>
        <w:t xml:space="preserve"> (9), 775-780</w:t>
      </w:r>
      <w:r w:rsidR="002F789E">
        <w:rPr>
          <w:noProof/>
        </w:rPr>
        <w:t xml:space="preserve"> (</w:t>
      </w:r>
      <w:r w:rsidRPr="007A3125">
        <w:rPr>
          <w:noProof/>
        </w:rPr>
        <w:t>2020).</w:t>
      </w:r>
    </w:p>
    <w:p w14:paraId="7B31B99B" w14:textId="54226334" w:rsidR="008E73FA" w:rsidRPr="007A3125" w:rsidRDefault="008E73FA" w:rsidP="007A3125">
      <w:pPr>
        <w:pStyle w:val="EndNoteBibliography"/>
        <w:contextualSpacing/>
        <w:rPr>
          <w:noProof/>
        </w:rPr>
      </w:pPr>
      <w:r w:rsidRPr="007A3125">
        <w:rPr>
          <w:noProof/>
        </w:rPr>
        <w:t>12</w:t>
      </w:r>
      <w:r w:rsidRPr="007A3125">
        <w:rPr>
          <w:noProof/>
        </w:rPr>
        <w:tab/>
        <w:t>Hilgendorf, K. I.</w:t>
      </w:r>
      <w:r w:rsidRPr="007A3125">
        <w:rPr>
          <w:i/>
          <w:noProof/>
        </w:rPr>
        <w:t xml:space="preserve"> et al.</w:t>
      </w:r>
      <w:r w:rsidRPr="007A3125">
        <w:rPr>
          <w:noProof/>
        </w:rPr>
        <w:t xml:space="preserve"> Omega-3 Fatty Acids Activate Ciliary FFAR4 to Control Adipogenesis. </w:t>
      </w:r>
      <w:r w:rsidRPr="007A3125">
        <w:rPr>
          <w:i/>
          <w:noProof/>
        </w:rPr>
        <w:t>Cell.</w:t>
      </w:r>
      <w:r w:rsidRPr="007A3125">
        <w:rPr>
          <w:noProof/>
        </w:rPr>
        <w:t xml:space="preserve"> </w:t>
      </w:r>
      <w:r w:rsidRPr="007A3125">
        <w:rPr>
          <w:b/>
          <w:noProof/>
        </w:rPr>
        <w:t>179</w:t>
      </w:r>
      <w:r w:rsidRPr="007A3125">
        <w:rPr>
          <w:noProof/>
        </w:rPr>
        <w:t xml:space="preserve"> (6), 1289-1305 e1221</w:t>
      </w:r>
      <w:r w:rsidR="002F789E">
        <w:rPr>
          <w:noProof/>
        </w:rPr>
        <w:t xml:space="preserve"> (</w:t>
      </w:r>
      <w:r w:rsidRPr="007A3125">
        <w:rPr>
          <w:noProof/>
        </w:rPr>
        <w:t>2019).</w:t>
      </w:r>
    </w:p>
    <w:p w14:paraId="0244E281" w14:textId="53674BF7" w:rsidR="008E73FA" w:rsidRPr="007A3125" w:rsidRDefault="008E73FA" w:rsidP="007A3125">
      <w:pPr>
        <w:pStyle w:val="EndNoteBibliography"/>
        <w:contextualSpacing/>
        <w:rPr>
          <w:noProof/>
        </w:rPr>
      </w:pPr>
      <w:r w:rsidRPr="007A3125">
        <w:rPr>
          <w:noProof/>
        </w:rPr>
        <w:t>13</w:t>
      </w:r>
      <w:r w:rsidRPr="007A3125">
        <w:rPr>
          <w:noProof/>
        </w:rPr>
        <w:tab/>
        <w:t>Joiner, A. M.</w:t>
      </w:r>
      <w:r w:rsidRPr="007A3125">
        <w:rPr>
          <w:i/>
          <w:noProof/>
        </w:rPr>
        <w:t xml:space="preserve"> et al.</w:t>
      </w:r>
      <w:r w:rsidRPr="007A3125">
        <w:rPr>
          <w:noProof/>
        </w:rPr>
        <w:t xml:space="preserve"> Primary Cilia on Horizontal Basal Cells Regulate Regeneration of the Olfactory Epithelium. </w:t>
      </w:r>
      <w:r w:rsidR="002F789E">
        <w:rPr>
          <w:i/>
          <w:noProof/>
        </w:rPr>
        <w:t>Journal of Neuroscience</w:t>
      </w:r>
      <w:r w:rsidRPr="007A3125">
        <w:rPr>
          <w:i/>
          <w:noProof/>
        </w:rPr>
        <w:t>.</w:t>
      </w:r>
      <w:r w:rsidRPr="007A3125">
        <w:rPr>
          <w:noProof/>
        </w:rPr>
        <w:t xml:space="preserve"> </w:t>
      </w:r>
      <w:r w:rsidRPr="007A3125">
        <w:rPr>
          <w:b/>
          <w:noProof/>
        </w:rPr>
        <w:t>35</w:t>
      </w:r>
      <w:r w:rsidRPr="007A3125">
        <w:rPr>
          <w:noProof/>
        </w:rPr>
        <w:t xml:space="preserve"> (40), 13761-13772</w:t>
      </w:r>
      <w:r w:rsidR="002F789E">
        <w:rPr>
          <w:noProof/>
        </w:rPr>
        <w:t xml:space="preserve"> (</w:t>
      </w:r>
      <w:r w:rsidRPr="007A3125">
        <w:rPr>
          <w:noProof/>
        </w:rPr>
        <w:t>2015).</w:t>
      </w:r>
    </w:p>
    <w:p w14:paraId="53917CB1" w14:textId="15B7E806" w:rsidR="008E73FA" w:rsidRPr="007A3125" w:rsidRDefault="008E73FA" w:rsidP="007A3125">
      <w:pPr>
        <w:pStyle w:val="EndNoteBibliography"/>
        <w:contextualSpacing/>
        <w:rPr>
          <w:noProof/>
        </w:rPr>
      </w:pPr>
      <w:r w:rsidRPr="007A3125">
        <w:rPr>
          <w:noProof/>
        </w:rPr>
        <w:t>14</w:t>
      </w:r>
      <w:r w:rsidRPr="007A3125">
        <w:rPr>
          <w:noProof/>
        </w:rPr>
        <w:tab/>
        <w:t>Bangs, F. K., Schrode, N., Hadjantonakis, A. K.</w:t>
      </w:r>
      <w:r w:rsidR="002F789E">
        <w:rPr>
          <w:noProof/>
        </w:rPr>
        <w:t xml:space="preserve">, </w:t>
      </w:r>
      <w:r w:rsidRPr="007A3125">
        <w:rPr>
          <w:noProof/>
        </w:rPr>
        <w:t xml:space="preserve">Anderson, K. V. Lineage specificity of primary cilia in the mouse embryo. </w:t>
      </w:r>
      <w:r w:rsidR="002F789E">
        <w:rPr>
          <w:i/>
          <w:noProof/>
        </w:rPr>
        <w:t>Nature Cell Biology</w:t>
      </w:r>
      <w:r w:rsidRPr="007A3125">
        <w:rPr>
          <w:i/>
          <w:noProof/>
        </w:rPr>
        <w:t>.</w:t>
      </w:r>
      <w:r w:rsidRPr="007A3125">
        <w:rPr>
          <w:noProof/>
        </w:rPr>
        <w:t xml:space="preserve"> </w:t>
      </w:r>
      <w:r w:rsidRPr="007A3125">
        <w:rPr>
          <w:b/>
          <w:noProof/>
        </w:rPr>
        <w:t>17</w:t>
      </w:r>
      <w:r w:rsidRPr="007A3125">
        <w:rPr>
          <w:noProof/>
        </w:rPr>
        <w:t xml:space="preserve"> (2), 113-122</w:t>
      </w:r>
      <w:r w:rsidR="002F789E">
        <w:rPr>
          <w:noProof/>
        </w:rPr>
        <w:t xml:space="preserve"> (</w:t>
      </w:r>
      <w:r w:rsidRPr="007A3125">
        <w:rPr>
          <w:noProof/>
        </w:rPr>
        <w:t>2015).</w:t>
      </w:r>
    </w:p>
    <w:p w14:paraId="5E20C7D0" w14:textId="63A14BDA" w:rsidR="008E73FA" w:rsidRPr="007A3125" w:rsidRDefault="008E73FA" w:rsidP="007A3125">
      <w:pPr>
        <w:pStyle w:val="EndNoteBibliography"/>
        <w:contextualSpacing/>
        <w:rPr>
          <w:noProof/>
        </w:rPr>
      </w:pPr>
      <w:r w:rsidRPr="007A3125">
        <w:rPr>
          <w:noProof/>
        </w:rPr>
        <w:t>15</w:t>
      </w:r>
      <w:r w:rsidRPr="007A3125">
        <w:rPr>
          <w:noProof/>
        </w:rPr>
        <w:tab/>
        <w:t>van Ineveld, R. L., Ariese, H. C. R., Wehrens, E. J., Dekkers, J. F.</w:t>
      </w:r>
      <w:r w:rsidR="002F789E">
        <w:rPr>
          <w:noProof/>
        </w:rPr>
        <w:t xml:space="preserve">, </w:t>
      </w:r>
      <w:r w:rsidRPr="007A3125">
        <w:rPr>
          <w:noProof/>
        </w:rPr>
        <w:t xml:space="preserve">Rios, A. C. Single-Cell Resolution Three-Dimensional Imaging of Intact Organoids. </w:t>
      </w:r>
      <w:r w:rsidR="002F789E">
        <w:rPr>
          <w:i/>
          <w:noProof/>
        </w:rPr>
        <w:t>Journal of Visualized Experiments</w:t>
      </w:r>
      <w:r w:rsidRPr="007A3125">
        <w:rPr>
          <w:i/>
          <w:noProof/>
        </w:rPr>
        <w:t>.</w:t>
      </w:r>
      <w:r w:rsidRPr="007A3125">
        <w:rPr>
          <w:noProof/>
        </w:rPr>
        <w:t xml:space="preserve"> 10.3791/60709 (160)</w:t>
      </w:r>
      <w:r w:rsidR="002F789E">
        <w:rPr>
          <w:noProof/>
        </w:rPr>
        <w:t xml:space="preserve"> (</w:t>
      </w:r>
      <w:r w:rsidRPr="007A3125">
        <w:rPr>
          <w:noProof/>
        </w:rPr>
        <w:t>2020).</w:t>
      </w:r>
    </w:p>
    <w:p w14:paraId="2EFF6299" w14:textId="00BCCEE9" w:rsidR="008E73FA" w:rsidRPr="007A3125" w:rsidRDefault="008E73FA" w:rsidP="007A3125">
      <w:pPr>
        <w:pStyle w:val="EndNoteBibliography"/>
        <w:contextualSpacing/>
        <w:rPr>
          <w:noProof/>
        </w:rPr>
      </w:pPr>
      <w:r w:rsidRPr="007A3125">
        <w:rPr>
          <w:noProof/>
        </w:rPr>
        <w:t>16</w:t>
      </w:r>
      <w:r w:rsidRPr="007A3125">
        <w:rPr>
          <w:noProof/>
        </w:rPr>
        <w:tab/>
        <w:t>Pleguezuelos-Manzano, C.</w:t>
      </w:r>
      <w:r w:rsidRPr="007A3125">
        <w:rPr>
          <w:i/>
          <w:noProof/>
        </w:rPr>
        <w:t xml:space="preserve"> et al.</w:t>
      </w:r>
      <w:r w:rsidRPr="007A3125">
        <w:rPr>
          <w:noProof/>
        </w:rPr>
        <w:t xml:space="preserve"> Establishment and Culture of Human Intestinal Organoids Derived from Adult Stem Cells. </w:t>
      </w:r>
      <w:r w:rsidR="002F789E">
        <w:rPr>
          <w:i/>
          <w:noProof/>
        </w:rPr>
        <w:t>Current Protocols in Immunology</w:t>
      </w:r>
      <w:r w:rsidRPr="007A3125">
        <w:rPr>
          <w:i/>
          <w:noProof/>
        </w:rPr>
        <w:t>.</w:t>
      </w:r>
      <w:r w:rsidRPr="007A3125">
        <w:rPr>
          <w:noProof/>
        </w:rPr>
        <w:t xml:space="preserve"> </w:t>
      </w:r>
      <w:r w:rsidRPr="007A3125">
        <w:rPr>
          <w:b/>
          <w:noProof/>
        </w:rPr>
        <w:t>130</w:t>
      </w:r>
      <w:r w:rsidRPr="007A3125">
        <w:rPr>
          <w:noProof/>
        </w:rPr>
        <w:t xml:space="preserve"> (1), e106</w:t>
      </w:r>
      <w:r w:rsidR="002F789E">
        <w:rPr>
          <w:noProof/>
        </w:rPr>
        <w:t xml:space="preserve"> (</w:t>
      </w:r>
      <w:r w:rsidRPr="007A3125">
        <w:rPr>
          <w:noProof/>
        </w:rPr>
        <w:t>2020).</w:t>
      </w:r>
    </w:p>
    <w:p w14:paraId="6B2B1AA9" w14:textId="185C7BA0" w:rsidR="006E4797" w:rsidRPr="007A3125" w:rsidRDefault="004A3D57" w:rsidP="007A3125">
      <w:pPr>
        <w:contextualSpacing/>
      </w:pPr>
      <w:r w:rsidRPr="007A3125">
        <w:fldChar w:fldCharType="end"/>
      </w:r>
    </w:p>
    <w:sectPr w:rsidR="006E4797" w:rsidRPr="007A3125" w:rsidSect="00DC58A7">
      <w:headerReference w:type="even" r:id="rId12"/>
      <w:headerReference w:type="default" r:id="rId13"/>
      <w:footerReference w:type="even"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E34847" w14:textId="77777777" w:rsidR="00E731D4" w:rsidRDefault="00E731D4">
      <w:r>
        <w:separator/>
      </w:r>
    </w:p>
  </w:endnote>
  <w:endnote w:type="continuationSeparator" w:id="0">
    <w:p w14:paraId="766B7DCF" w14:textId="77777777" w:rsidR="00E731D4" w:rsidRDefault="00E731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2354EA" w:rsidRDefault="002354E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181817" w14:textId="77777777" w:rsidR="00E731D4" w:rsidRDefault="00E731D4">
      <w:r>
        <w:separator/>
      </w:r>
    </w:p>
  </w:footnote>
  <w:footnote w:type="continuationSeparator" w:id="0">
    <w:p w14:paraId="4A57FEEC" w14:textId="77777777" w:rsidR="00E731D4" w:rsidRDefault="00E731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2354EA" w:rsidRDefault="002354E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6F569B" w:rsidRDefault="006F569B">
    <w:pPr>
      <w:rPr>
        <w:color w:val="000000"/>
        <w:sz w:val="22"/>
        <w:szCs w:val="22"/>
      </w:rPr>
    </w:pPr>
    <w:bookmarkStart w:id="0" w:name="_26in1rg" w:colFirst="0" w:colLast="0"/>
    <w:bookmarkEnd w:id="0"/>
    <w:r>
      <w:rPr>
        <w:color w:val="000000"/>
        <w:sz w:val="22"/>
        <w:szCs w:val="22"/>
      </w:rP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9375D5E"/>
    <w:multiLevelType w:val="hybridMultilevel"/>
    <w:tmpl w:val="0EA0704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D40047B"/>
    <w:multiLevelType w:val="multilevel"/>
    <w:tmpl w:val="711011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1DD402B"/>
    <w:multiLevelType w:val="hybridMultilevel"/>
    <w:tmpl w:val="C43CDEC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53884738"/>
    <w:multiLevelType w:val="hybridMultilevel"/>
    <w:tmpl w:val="D7684120"/>
    <w:lvl w:ilvl="0" w:tplc="18B2DB68">
      <w:start w:val="1"/>
      <w:numFmt w:val="decimal"/>
      <w:lvlText w:val="%1."/>
      <w:lvlJc w:val="left"/>
      <w:pPr>
        <w:ind w:left="1440" w:hanging="360"/>
      </w:pPr>
      <w:rPr>
        <w:rFonts w:hint="default"/>
      </w:rPr>
    </w:lvl>
    <w:lvl w:ilvl="1" w:tplc="040C0019">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4" w15:restartNumberingAfterBreak="0">
    <w:nsid w:val="590F53C6"/>
    <w:multiLevelType w:val="hybridMultilevel"/>
    <w:tmpl w:val="DD548894"/>
    <w:lvl w:ilvl="0" w:tplc="78EEE392">
      <w:start w:val="1"/>
      <w:numFmt w:val="upp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5" w15:restartNumberingAfterBreak="0">
    <w:nsid w:val="5B325374"/>
    <w:multiLevelType w:val="hybridMultilevel"/>
    <w:tmpl w:val="9838224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604B78BF"/>
    <w:multiLevelType w:val="hybridMultilevel"/>
    <w:tmpl w:val="5CB2B1B4"/>
    <w:lvl w:ilvl="0" w:tplc="040C000F">
      <w:start w:val="1"/>
      <w:numFmt w:val="decimal"/>
      <w:lvlText w:val="%1."/>
      <w:lvlJc w:val="left"/>
      <w:pPr>
        <w:ind w:left="720" w:hanging="360"/>
      </w:pPr>
      <w:rPr>
        <w:rFonts w:hint="default"/>
      </w:rPr>
    </w:lvl>
    <w:lvl w:ilvl="1" w:tplc="473061C4">
      <w:start w:val="1"/>
      <w:numFmt w:val="decimal"/>
      <w:lvlText w:val="%2."/>
      <w:lvlJc w:val="left"/>
      <w:pPr>
        <w:ind w:left="1440" w:hanging="36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61B412C4"/>
    <w:multiLevelType w:val="hybridMultilevel"/>
    <w:tmpl w:val="2ED4E6FA"/>
    <w:lvl w:ilvl="0" w:tplc="31E21544">
      <w:start w:val="1"/>
      <w:numFmt w:val="decimal"/>
      <w:lvlText w:val="%1."/>
      <w:lvlJc w:val="left"/>
      <w:pPr>
        <w:ind w:left="1428" w:hanging="360"/>
      </w:pPr>
      <w:rPr>
        <w:rFonts w:hint="default"/>
      </w:r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18" w15:restartNumberingAfterBreak="0">
    <w:nsid w:val="648D52A3"/>
    <w:multiLevelType w:val="hybridMultilevel"/>
    <w:tmpl w:val="6E8A1542"/>
    <w:lvl w:ilvl="0" w:tplc="E7E4C586">
      <w:start w:val="1"/>
      <w:numFmt w:val="decimal"/>
      <w:lvlText w:val="%1."/>
      <w:lvlJc w:val="left"/>
      <w:pPr>
        <w:ind w:left="360" w:hanging="360"/>
      </w:pPr>
      <w:rPr>
        <w:rFonts w:ascii="Arial" w:eastAsia="Calibri" w:hAnsi="Arial" w:cs="Arial"/>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9"/>
  </w:num>
  <w:num w:numId="3">
    <w:abstractNumId w:val="20"/>
  </w:num>
  <w:num w:numId="4">
    <w:abstractNumId w:val="0"/>
  </w:num>
  <w:num w:numId="5">
    <w:abstractNumId w:val="11"/>
  </w:num>
  <w:num w:numId="6">
    <w:abstractNumId w:val="19"/>
  </w:num>
  <w:num w:numId="7">
    <w:abstractNumId w:val="5"/>
  </w:num>
  <w:num w:numId="8">
    <w:abstractNumId w:val="8"/>
  </w:num>
  <w:num w:numId="9">
    <w:abstractNumId w:val="1"/>
  </w:num>
  <w:num w:numId="10">
    <w:abstractNumId w:val="6"/>
  </w:num>
  <w:num w:numId="11">
    <w:abstractNumId w:val="10"/>
  </w:num>
  <w:num w:numId="12">
    <w:abstractNumId w:val="3"/>
  </w:num>
  <w:num w:numId="13">
    <w:abstractNumId w:val="15"/>
  </w:num>
  <w:num w:numId="14">
    <w:abstractNumId w:val="2"/>
  </w:num>
  <w:num w:numId="15">
    <w:abstractNumId w:val="16"/>
  </w:num>
  <w:num w:numId="16">
    <w:abstractNumId w:val="14"/>
  </w:num>
  <w:num w:numId="17">
    <w:abstractNumId w:val="17"/>
  </w:num>
  <w:num w:numId="18">
    <w:abstractNumId w:val="18"/>
  </w:num>
  <w:num w:numId="19">
    <w:abstractNumId w:val="13"/>
  </w:num>
  <w:num w:numId="20">
    <w:abstractNumId w:val="12"/>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w25v9x6zpe5gea0ecpvfd5zxdetpwepttt&quot;&gt;My EndNote Library-Converted&lt;record-ids&gt;&lt;item&gt;22&lt;/item&gt;&lt;item&gt;50&lt;/item&gt;&lt;item&gt;51&lt;/item&gt;&lt;item&gt;59&lt;/item&gt;&lt;item&gt;61&lt;/item&gt;&lt;item&gt;119&lt;/item&gt;&lt;item&gt;124&lt;/item&gt;&lt;item&gt;140&lt;/item&gt;&lt;item&gt;270&lt;/item&gt;&lt;item&gt;288&lt;/item&gt;&lt;item&gt;289&lt;/item&gt;&lt;item&gt;291&lt;/item&gt;&lt;item&gt;292&lt;/item&gt;&lt;item&gt;293&lt;/item&gt;&lt;item&gt;294&lt;/item&gt;&lt;item&gt;297&lt;/item&gt;&lt;item&gt;298&lt;/item&gt;&lt;/record-ids&gt;&lt;/item&gt;&lt;/Libraries&gt;"/>
  </w:docVars>
  <w:rsids>
    <w:rsidRoot w:val="006E4797"/>
    <w:rsid w:val="00003DCE"/>
    <w:rsid w:val="000106E0"/>
    <w:rsid w:val="00010F57"/>
    <w:rsid w:val="00012DF1"/>
    <w:rsid w:val="00013A11"/>
    <w:rsid w:val="000205DC"/>
    <w:rsid w:val="00025BE8"/>
    <w:rsid w:val="0003216A"/>
    <w:rsid w:val="00052BC8"/>
    <w:rsid w:val="00052BFF"/>
    <w:rsid w:val="0005573D"/>
    <w:rsid w:val="00060930"/>
    <w:rsid w:val="0006393A"/>
    <w:rsid w:val="00075247"/>
    <w:rsid w:val="000A122C"/>
    <w:rsid w:val="000A6F0C"/>
    <w:rsid w:val="000B4456"/>
    <w:rsid w:val="000F50BC"/>
    <w:rsid w:val="00130DD1"/>
    <w:rsid w:val="001419B5"/>
    <w:rsid w:val="00197635"/>
    <w:rsid w:val="001D06B6"/>
    <w:rsid w:val="001D1604"/>
    <w:rsid w:val="001D7C61"/>
    <w:rsid w:val="0020591C"/>
    <w:rsid w:val="00214691"/>
    <w:rsid w:val="00225D29"/>
    <w:rsid w:val="00231781"/>
    <w:rsid w:val="002354EA"/>
    <w:rsid w:val="002420C0"/>
    <w:rsid w:val="002444E2"/>
    <w:rsid w:val="00244C19"/>
    <w:rsid w:val="00264704"/>
    <w:rsid w:val="00274499"/>
    <w:rsid w:val="00277F94"/>
    <w:rsid w:val="00280B85"/>
    <w:rsid w:val="00283506"/>
    <w:rsid w:val="002851F2"/>
    <w:rsid w:val="00292126"/>
    <w:rsid w:val="002A6224"/>
    <w:rsid w:val="002B21CE"/>
    <w:rsid w:val="002C026D"/>
    <w:rsid w:val="002D2902"/>
    <w:rsid w:val="002D525F"/>
    <w:rsid w:val="002D5775"/>
    <w:rsid w:val="002F1892"/>
    <w:rsid w:val="002F789E"/>
    <w:rsid w:val="003016D3"/>
    <w:rsid w:val="00302CC7"/>
    <w:rsid w:val="00324089"/>
    <w:rsid w:val="003371E2"/>
    <w:rsid w:val="00340424"/>
    <w:rsid w:val="00342E5A"/>
    <w:rsid w:val="00351087"/>
    <w:rsid w:val="003762B2"/>
    <w:rsid w:val="00390E4C"/>
    <w:rsid w:val="00393F88"/>
    <w:rsid w:val="00396077"/>
    <w:rsid w:val="003A6042"/>
    <w:rsid w:val="003B34DD"/>
    <w:rsid w:val="003C3C91"/>
    <w:rsid w:val="003C585D"/>
    <w:rsid w:val="003D7DE8"/>
    <w:rsid w:val="00436945"/>
    <w:rsid w:val="00441361"/>
    <w:rsid w:val="00445C38"/>
    <w:rsid w:val="0046392A"/>
    <w:rsid w:val="00492C9B"/>
    <w:rsid w:val="004A3913"/>
    <w:rsid w:val="004A3D57"/>
    <w:rsid w:val="004B6838"/>
    <w:rsid w:val="004C2ACD"/>
    <w:rsid w:val="004D2E8E"/>
    <w:rsid w:val="004E04A8"/>
    <w:rsid w:val="005041DE"/>
    <w:rsid w:val="005071C6"/>
    <w:rsid w:val="00511100"/>
    <w:rsid w:val="0051495F"/>
    <w:rsid w:val="005307AA"/>
    <w:rsid w:val="005368B0"/>
    <w:rsid w:val="005424F6"/>
    <w:rsid w:val="00543583"/>
    <w:rsid w:val="005464CE"/>
    <w:rsid w:val="00551D82"/>
    <w:rsid w:val="005579BC"/>
    <w:rsid w:val="00566DCE"/>
    <w:rsid w:val="005826FC"/>
    <w:rsid w:val="00583F60"/>
    <w:rsid w:val="005A7A04"/>
    <w:rsid w:val="005C304A"/>
    <w:rsid w:val="005C5C98"/>
    <w:rsid w:val="005E3281"/>
    <w:rsid w:val="006002E0"/>
    <w:rsid w:val="00605FF5"/>
    <w:rsid w:val="006134B5"/>
    <w:rsid w:val="00613C1E"/>
    <w:rsid w:val="00622578"/>
    <w:rsid w:val="00634159"/>
    <w:rsid w:val="006578E7"/>
    <w:rsid w:val="00662124"/>
    <w:rsid w:val="006710B5"/>
    <w:rsid w:val="00683E53"/>
    <w:rsid w:val="006B2FC6"/>
    <w:rsid w:val="006B3393"/>
    <w:rsid w:val="006B6CCD"/>
    <w:rsid w:val="006C3F32"/>
    <w:rsid w:val="006C524A"/>
    <w:rsid w:val="006D0AAB"/>
    <w:rsid w:val="006E1DE2"/>
    <w:rsid w:val="006E4797"/>
    <w:rsid w:val="006F1B26"/>
    <w:rsid w:val="006F1E0A"/>
    <w:rsid w:val="006F2024"/>
    <w:rsid w:val="006F569B"/>
    <w:rsid w:val="0070444F"/>
    <w:rsid w:val="0071705C"/>
    <w:rsid w:val="00736FC0"/>
    <w:rsid w:val="00746F77"/>
    <w:rsid w:val="00760CAD"/>
    <w:rsid w:val="00764FBE"/>
    <w:rsid w:val="00772573"/>
    <w:rsid w:val="007745D5"/>
    <w:rsid w:val="00787ED3"/>
    <w:rsid w:val="00793E36"/>
    <w:rsid w:val="00797744"/>
    <w:rsid w:val="007A3125"/>
    <w:rsid w:val="007A407E"/>
    <w:rsid w:val="007C1436"/>
    <w:rsid w:val="007D1606"/>
    <w:rsid w:val="007D427E"/>
    <w:rsid w:val="007E5F0D"/>
    <w:rsid w:val="007F3FBD"/>
    <w:rsid w:val="007F55EE"/>
    <w:rsid w:val="00823719"/>
    <w:rsid w:val="00827F5C"/>
    <w:rsid w:val="008369DB"/>
    <w:rsid w:val="00842A72"/>
    <w:rsid w:val="008507C6"/>
    <w:rsid w:val="00854E2E"/>
    <w:rsid w:val="008651A9"/>
    <w:rsid w:val="00890258"/>
    <w:rsid w:val="00890279"/>
    <w:rsid w:val="00890353"/>
    <w:rsid w:val="008A2C9B"/>
    <w:rsid w:val="008A4B2D"/>
    <w:rsid w:val="008B2402"/>
    <w:rsid w:val="008C195D"/>
    <w:rsid w:val="008D174D"/>
    <w:rsid w:val="008D3219"/>
    <w:rsid w:val="008E4458"/>
    <w:rsid w:val="008E73FA"/>
    <w:rsid w:val="00901965"/>
    <w:rsid w:val="00912192"/>
    <w:rsid w:val="00925A1A"/>
    <w:rsid w:val="00932F41"/>
    <w:rsid w:val="00935B1F"/>
    <w:rsid w:val="0095297C"/>
    <w:rsid w:val="00967933"/>
    <w:rsid w:val="00970282"/>
    <w:rsid w:val="00983CA4"/>
    <w:rsid w:val="009A54D0"/>
    <w:rsid w:val="009C2FFB"/>
    <w:rsid w:val="009E3186"/>
    <w:rsid w:val="00A0284B"/>
    <w:rsid w:val="00A22005"/>
    <w:rsid w:val="00A233F9"/>
    <w:rsid w:val="00A2525A"/>
    <w:rsid w:val="00A347F1"/>
    <w:rsid w:val="00A45E51"/>
    <w:rsid w:val="00A71E9B"/>
    <w:rsid w:val="00A800C7"/>
    <w:rsid w:val="00A864F4"/>
    <w:rsid w:val="00AB0E32"/>
    <w:rsid w:val="00AB4277"/>
    <w:rsid w:val="00AC30A8"/>
    <w:rsid w:val="00AD157E"/>
    <w:rsid w:val="00AD5D2B"/>
    <w:rsid w:val="00AE32BD"/>
    <w:rsid w:val="00AF00AC"/>
    <w:rsid w:val="00AF15CF"/>
    <w:rsid w:val="00AF2248"/>
    <w:rsid w:val="00B0080B"/>
    <w:rsid w:val="00B03D91"/>
    <w:rsid w:val="00B03F17"/>
    <w:rsid w:val="00B06C39"/>
    <w:rsid w:val="00B12023"/>
    <w:rsid w:val="00B33C5B"/>
    <w:rsid w:val="00B3681B"/>
    <w:rsid w:val="00B43AF5"/>
    <w:rsid w:val="00B45FCD"/>
    <w:rsid w:val="00B5583C"/>
    <w:rsid w:val="00B62C2A"/>
    <w:rsid w:val="00B65565"/>
    <w:rsid w:val="00B825D8"/>
    <w:rsid w:val="00B91C28"/>
    <w:rsid w:val="00B94078"/>
    <w:rsid w:val="00BD53A7"/>
    <w:rsid w:val="00BD6A64"/>
    <w:rsid w:val="00BE22A2"/>
    <w:rsid w:val="00BE2F2B"/>
    <w:rsid w:val="00BE482E"/>
    <w:rsid w:val="00BF724B"/>
    <w:rsid w:val="00BF7A8F"/>
    <w:rsid w:val="00C03A4E"/>
    <w:rsid w:val="00C07949"/>
    <w:rsid w:val="00C11EA3"/>
    <w:rsid w:val="00C1648C"/>
    <w:rsid w:val="00C177B3"/>
    <w:rsid w:val="00C212F8"/>
    <w:rsid w:val="00C259A6"/>
    <w:rsid w:val="00C4304D"/>
    <w:rsid w:val="00C477AE"/>
    <w:rsid w:val="00C50C60"/>
    <w:rsid w:val="00C523AB"/>
    <w:rsid w:val="00C7428F"/>
    <w:rsid w:val="00C74E91"/>
    <w:rsid w:val="00C86627"/>
    <w:rsid w:val="00CA2CF0"/>
    <w:rsid w:val="00CA7F2F"/>
    <w:rsid w:val="00CC22B8"/>
    <w:rsid w:val="00D26833"/>
    <w:rsid w:val="00D43EA8"/>
    <w:rsid w:val="00D51CD8"/>
    <w:rsid w:val="00D52049"/>
    <w:rsid w:val="00D52F25"/>
    <w:rsid w:val="00D54551"/>
    <w:rsid w:val="00D64C70"/>
    <w:rsid w:val="00D67B3A"/>
    <w:rsid w:val="00D67D94"/>
    <w:rsid w:val="00D87616"/>
    <w:rsid w:val="00DA18B7"/>
    <w:rsid w:val="00DC58A7"/>
    <w:rsid w:val="00DD4547"/>
    <w:rsid w:val="00DE5B0D"/>
    <w:rsid w:val="00DF27A3"/>
    <w:rsid w:val="00E26988"/>
    <w:rsid w:val="00E4080B"/>
    <w:rsid w:val="00E41E8D"/>
    <w:rsid w:val="00E55A4B"/>
    <w:rsid w:val="00E731D4"/>
    <w:rsid w:val="00EB1E68"/>
    <w:rsid w:val="00EF27A3"/>
    <w:rsid w:val="00F02A94"/>
    <w:rsid w:val="00F05D6D"/>
    <w:rsid w:val="00F06ACF"/>
    <w:rsid w:val="00F1025A"/>
    <w:rsid w:val="00F10BCE"/>
    <w:rsid w:val="00F13B16"/>
    <w:rsid w:val="00F174AC"/>
    <w:rsid w:val="00F27054"/>
    <w:rsid w:val="00F364E3"/>
    <w:rsid w:val="00F37A1D"/>
    <w:rsid w:val="00F51FDC"/>
    <w:rsid w:val="00F618AB"/>
    <w:rsid w:val="00F70603"/>
    <w:rsid w:val="00F71F5B"/>
    <w:rsid w:val="00F95779"/>
    <w:rsid w:val="00FA7256"/>
    <w:rsid w:val="00FB35AC"/>
    <w:rsid w:val="00FD17C6"/>
    <w:rsid w:val="00FD3B61"/>
    <w:rsid w:val="00FE6C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614C7527-3742-FE44-825E-EBEF5B7CB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customStyle="1" w:styleId="Paragraph">
    <w:name w:val="Paragraph"/>
    <w:basedOn w:val="Normal"/>
    <w:rsid w:val="006002E0"/>
    <w:pPr>
      <w:widowControl/>
      <w:spacing w:before="120"/>
      <w:ind w:firstLine="720"/>
      <w:jc w:val="left"/>
    </w:pPr>
    <w:rPr>
      <w:rFonts w:ascii="Times New Roman" w:eastAsia="Times New Roman" w:hAnsi="Times New Roman" w:cs="Times New Roman"/>
    </w:rPr>
  </w:style>
  <w:style w:type="paragraph" w:styleId="ListParagraph">
    <w:name w:val="List Paragraph"/>
    <w:basedOn w:val="Normal"/>
    <w:uiPriority w:val="34"/>
    <w:qFormat/>
    <w:rsid w:val="00025BE8"/>
    <w:pPr>
      <w:widowControl/>
      <w:spacing w:after="160" w:line="259" w:lineRule="auto"/>
      <w:ind w:left="720"/>
      <w:contextualSpacing/>
      <w:jc w:val="left"/>
    </w:pPr>
    <w:rPr>
      <w:rFonts w:asciiTheme="minorHAnsi" w:eastAsiaTheme="minorHAnsi" w:hAnsiTheme="minorHAnsi" w:cstheme="minorBidi"/>
      <w:sz w:val="22"/>
      <w:szCs w:val="22"/>
      <w:lang w:val="fr-FR"/>
    </w:rPr>
  </w:style>
  <w:style w:type="paragraph" w:styleId="BalloonText">
    <w:name w:val="Balloon Text"/>
    <w:basedOn w:val="Normal"/>
    <w:link w:val="BalloonTextChar"/>
    <w:uiPriority w:val="99"/>
    <w:semiHidden/>
    <w:unhideWhenUsed/>
    <w:rsid w:val="00025BE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5BE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B4277"/>
    <w:rPr>
      <w:sz w:val="16"/>
      <w:szCs w:val="16"/>
    </w:rPr>
  </w:style>
  <w:style w:type="paragraph" w:styleId="CommentText">
    <w:name w:val="annotation text"/>
    <w:basedOn w:val="Normal"/>
    <w:link w:val="CommentTextChar"/>
    <w:uiPriority w:val="99"/>
    <w:semiHidden/>
    <w:unhideWhenUsed/>
    <w:rsid w:val="00AB4277"/>
    <w:rPr>
      <w:sz w:val="20"/>
      <w:szCs w:val="20"/>
    </w:rPr>
  </w:style>
  <w:style w:type="character" w:customStyle="1" w:styleId="CommentTextChar">
    <w:name w:val="Comment Text Char"/>
    <w:basedOn w:val="DefaultParagraphFont"/>
    <w:link w:val="CommentText"/>
    <w:uiPriority w:val="99"/>
    <w:semiHidden/>
    <w:rsid w:val="00AB4277"/>
    <w:rPr>
      <w:sz w:val="20"/>
      <w:szCs w:val="20"/>
    </w:rPr>
  </w:style>
  <w:style w:type="paragraph" w:styleId="CommentSubject">
    <w:name w:val="annotation subject"/>
    <w:basedOn w:val="CommentText"/>
    <w:next w:val="CommentText"/>
    <w:link w:val="CommentSubjectChar"/>
    <w:uiPriority w:val="99"/>
    <w:semiHidden/>
    <w:unhideWhenUsed/>
    <w:rsid w:val="00AB4277"/>
    <w:rPr>
      <w:b/>
      <w:bCs/>
    </w:rPr>
  </w:style>
  <w:style w:type="character" w:customStyle="1" w:styleId="CommentSubjectChar">
    <w:name w:val="Comment Subject Char"/>
    <w:basedOn w:val="CommentTextChar"/>
    <w:link w:val="CommentSubject"/>
    <w:uiPriority w:val="99"/>
    <w:semiHidden/>
    <w:rsid w:val="00AB4277"/>
    <w:rPr>
      <w:b/>
      <w:bCs/>
      <w:sz w:val="20"/>
      <w:szCs w:val="20"/>
    </w:rPr>
  </w:style>
  <w:style w:type="paragraph" w:styleId="Footer">
    <w:name w:val="footer"/>
    <w:basedOn w:val="Normal"/>
    <w:link w:val="FooterChar"/>
    <w:uiPriority w:val="99"/>
    <w:unhideWhenUsed/>
    <w:rsid w:val="006578E7"/>
    <w:pPr>
      <w:tabs>
        <w:tab w:val="center" w:pos="4536"/>
        <w:tab w:val="right" w:pos="9072"/>
      </w:tabs>
    </w:pPr>
  </w:style>
  <w:style w:type="character" w:customStyle="1" w:styleId="FooterChar">
    <w:name w:val="Footer Char"/>
    <w:basedOn w:val="DefaultParagraphFont"/>
    <w:link w:val="Footer"/>
    <w:uiPriority w:val="99"/>
    <w:rsid w:val="006578E7"/>
  </w:style>
  <w:style w:type="paragraph" w:styleId="NormalWeb">
    <w:name w:val="Normal (Web)"/>
    <w:basedOn w:val="Normal"/>
    <w:link w:val="NormalWebChar"/>
    <w:uiPriority w:val="99"/>
    <w:unhideWhenUsed/>
    <w:rsid w:val="00662124"/>
    <w:pPr>
      <w:widowControl/>
      <w:spacing w:before="100" w:beforeAutospacing="1" w:after="100" w:afterAutospacing="1"/>
      <w:jc w:val="left"/>
    </w:pPr>
    <w:rPr>
      <w:rFonts w:ascii="Times New Roman" w:eastAsia="Times New Roman" w:hAnsi="Times New Roman" w:cs="Times New Roman"/>
      <w:lang w:val="fr-FR" w:eastAsia="fr-FR"/>
    </w:rPr>
  </w:style>
  <w:style w:type="character" w:customStyle="1" w:styleId="NormalWebChar">
    <w:name w:val="Normal (Web) Char"/>
    <w:basedOn w:val="DefaultParagraphFont"/>
    <w:link w:val="NormalWeb"/>
    <w:uiPriority w:val="99"/>
    <w:rsid w:val="00662124"/>
    <w:rPr>
      <w:rFonts w:ascii="Times New Roman" w:eastAsia="Times New Roman" w:hAnsi="Times New Roman" w:cs="Times New Roman"/>
      <w:lang w:val="fr-FR" w:eastAsia="fr-FR"/>
    </w:rPr>
  </w:style>
  <w:style w:type="paragraph" w:customStyle="1" w:styleId="EndNoteBibliographyTitle">
    <w:name w:val="EndNote Bibliography Title"/>
    <w:basedOn w:val="Normal"/>
    <w:link w:val="EndNoteBibliographyTitleCar"/>
    <w:rsid w:val="004A3D57"/>
    <w:pPr>
      <w:jc w:val="center"/>
    </w:pPr>
  </w:style>
  <w:style w:type="character" w:customStyle="1" w:styleId="EndNoteBibliographyTitleCar">
    <w:name w:val="EndNote Bibliography Title Car"/>
    <w:basedOn w:val="DefaultParagraphFont"/>
    <w:link w:val="EndNoteBibliographyTitle"/>
    <w:rsid w:val="004A3D57"/>
  </w:style>
  <w:style w:type="paragraph" w:customStyle="1" w:styleId="EndNoteBibliography">
    <w:name w:val="EndNote Bibliography"/>
    <w:basedOn w:val="Normal"/>
    <w:link w:val="EndNoteBibliographyCar"/>
    <w:rsid w:val="004A3D57"/>
  </w:style>
  <w:style w:type="character" w:customStyle="1" w:styleId="EndNoteBibliographyCar">
    <w:name w:val="EndNote Bibliography Car"/>
    <w:basedOn w:val="DefaultParagraphFont"/>
    <w:link w:val="EndNoteBibliography"/>
    <w:rsid w:val="004A3D57"/>
  </w:style>
  <w:style w:type="character" w:styleId="LineNumber">
    <w:name w:val="line number"/>
    <w:basedOn w:val="DefaultParagraphFont"/>
    <w:uiPriority w:val="99"/>
    <w:semiHidden/>
    <w:unhideWhenUsed/>
    <w:rsid w:val="00DC58A7"/>
  </w:style>
  <w:style w:type="paragraph" w:styleId="Header">
    <w:name w:val="header"/>
    <w:basedOn w:val="Normal"/>
    <w:link w:val="HeaderChar"/>
    <w:uiPriority w:val="99"/>
    <w:semiHidden/>
    <w:unhideWhenUsed/>
    <w:rsid w:val="00DC58A7"/>
    <w:pPr>
      <w:tabs>
        <w:tab w:val="center" w:pos="4680"/>
        <w:tab w:val="right" w:pos="9360"/>
      </w:tabs>
    </w:pPr>
  </w:style>
  <w:style w:type="character" w:customStyle="1" w:styleId="HeaderChar">
    <w:name w:val="Header Char"/>
    <w:basedOn w:val="DefaultParagraphFont"/>
    <w:link w:val="Header"/>
    <w:uiPriority w:val="99"/>
    <w:semiHidden/>
    <w:rsid w:val="00DC58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95933">
      <w:bodyDiv w:val="1"/>
      <w:marLeft w:val="0"/>
      <w:marRight w:val="0"/>
      <w:marTop w:val="0"/>
      <w:marBottom w:val="0"/>
      <w:divBdr>
        <w:top w:val="none" w:sz="0" w:space="0" w:color="auto"/>
        <w:left w:val="none" w:sz="0" w:space="0" w:color="auto"/>
        <w:bottom w:val="none" w:sz="0" w:space="0" w:color="auto"/>
        <w:right w:val="none" w:sz="0" w:space="0" w:color="auto"/>
      </w:divBdr>
      <w:divsChild>
        <w:div w:id="367224926">
          <w:marLeft w:val="0"/>
          <w:marRight w:val="0"/>
          <w:marTop w:val="0"/>
          <w:marBottom w:val="0"/>
          <w:divBdr>
            <w:top w:val="none" w:sz="0" w:space="0" w:color="auto"/>
            <w:left w:val="none" w:sz="0" w:space="0" w:color="auto"/>
            <w:bottom w:val="none" w:sz="0" w:space="0" w:color="auto"/>
            <w:right w:val="none" w:sz="0" w:space="0" w:color="auto"/>
          </w:divBdr>
          <w:divsChild>
            <w:div w:id="407458419">
              <w:marLeft w:val="0"/>
              <w:marRight w:val="0"/>
              <w:marTop w:val="0"/>
              <w:marBottom w:val="0"/>
              <w:divBdr>
                <w:top w:val="none" w:sz="0" w:space="0" w:color="auto"/>
                <w:left w:val="none" w:sz="0" w:space="0" w:color="auto"/>
                <w:bottom w:val="none" w:sz="0" w:space="0" w:color="auto"/>
                <w:right w:val="none" w:sz="0" w:space="0" w:color="auto"/>
              </w:divBdr>
              <w:divsChild>
                <w:div w:id="589849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109138">
      <w:bodyDiv w:val="1"/>
      <w:marLeft w:val="0"/>
      <w:marRight w:val="0"/>
      <w:marTop w:val="0"/>
      <w:marBottom w:val="0"/>
      <w:divBdr>
        <w:top w:val="none" w:sz="0" w:space="0" w:color="auto"/>
        <w:left w:val="none" w:sz="0" w:space="0" w:color="auto"/>
        <w:bottom w:val="none" w:sz="0" w:space="0" w:color="auto"/>
        <w:right w:val="none" w:sz="0" w:space="0" w:color="auto"/>
      </w:divBdr>
      <w:divsChild>
        <w:div w:id="1957255415">
          <w:marLeft w:val="0"/>
          <w:marRight w:val="0"/>
          <w:marTop w:val="0"/>
          <w:marBottom w:val="0"/>
          <w:divBdr>
            <w:top w:val="none" w:sz="0" w:space="0" w:color="auto"/>
            <w:left w:val="none" w:sz="0" w:space="0" w:color="auto"/>
            <w:bottom w:val="none" w:sz="0" w:space="0" w:color="auto"/>
            <w:right w:val="none" w:sz="0" w:space="0" w:color="auto"/>
          </w:divBdr>
          <w:divsChild>
            <w:div w:id="1891072992">
              <w:marLeft w:val="0"/>
              <w:marRight w:val="0"/>
              <w:marTop w:val="0"/>
              <w:marBottom w:val="0"/>
              <w:divBdr>
                <w:top w:val="none" w:sz="0" w:space="0" w:color="auto"/>
                <w:left w:val="none" w:sz="0" w:space="0" w:color="auto"/>
                <w:bottom w:val="none" w:sz="0" w:space="0" w:color="auto"/>
                <w:right w:val="none" w:sz="0" w:space="0" w:color="auto"/>
              </w:divBdr>
              <w:divsChild>
                <w:div w:id="141211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791726">
      <w:bodyDiv w:val="1"/>
      <w:marLeft w:val="0"/>
      <w:marRight w:val="0"/>
      <w:marTop w:val="0"/>
      <w:marBottom w:val="0"/>
      <w:divBdr>
        <w:top w:val="none" w:sz="0" w:space="0" w:color="auto"/>
        <w:left w:val="none" w:sz="0" w:space="0" w:color="auto"/>
        <w:bottom w:val="none" w:sz="0" w:space="0" w:color="auto"/>
        <w:right w:val="none" w:sz="0" w:space="0" w:color="auto"/>
      </w:divBdr>
      <w:divsChild>
        <w:div w:id="796409027">
          <w:marLeft w:val="0"/>
          <w:marRight w:val="0"/>
          <w:marTop w:val="0"/>
          <w:marBottom w:val="0"/>
          <w:divBdr>
            <w:top w:val="none" w:sz="0" w:space="0" w:color="auto"/>
            <w:left w:val="none" w:sz="0" w:space="0" w:color="auto"/>
            <w:bottom w:val="none" w:sz="0" w:space="0" w:color="auto"/>
            <w:right w:val="none" w:sz="0" w:space="0" w:color="auto"/>
          </w:divBdr>
          <w:divsChild>
            <w:div w:id="1814986245">
              <w:marLeft w:val="0"/>
              <w:marRight w:val="0"/>
              <w:marTop w:val="0"/>
              <w:marBottom w:val="0"/>
              <w:divBdr>
                <w:top w:val="none" w:sz="0" w:space="0" w:color="auto"/>
                <w:left w:val="none" w:sz="0" w:space="0" w:color="auto"/>
                <w:bottom w:val="none" w:sz="0" w:space="0" w:color="auto"/>
                <w:right w:val="none" w:sz="0" w:space="0" w:color="auto"/>
              </w:divBdr>
              <w:divsChild>
                <w:div w:id="50582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455172">
      <w:bodyDiv w:val="1"/>
      <w:marLeft w:val="0"/>
      <w:marRight w:val="0"/>
      <w:marTop w:val="0"/>
      <w:marBottom w:val="0"/>
      <w:divBdr>
        <w:top w:val="none" w:sz="0" w:space="0" w:color="auto"/>
        <w:left w:val="none" w:sz="0" w:space="0" w:color="auto"/>
        <w:bottom w:val="none" w:sz="0" w:space="0" w:color="auto"/>
        <w:right w:val="none" w:sz="0" w:space="0" w:color="auto"/>
      </w:divBdr>
    </w:div>
    <w:div w:id="942686462">
      <w:bodyDiv w:val="1"/>
      <w:marLeft w:val="0"/>
      <w:marRight w:val="0"/>
      <w:marTop w:val="0"/>
      <w:marBottom w:val="0"/>
      <w:divBdr>
        <w:top w:val="none" w:sz="0" w:space="0" w:color="auto"/>
        <w:left w:val="none" w:sz="0" w:space="0" w:color="auto"/>
        <w:bottom w:val="none" w:sz="0" w:space="0" w:color="auto"/>
        <w:right w:val="none" w:sz="0" w:space="0" w:color="auto"/>
      </w:divBdr>
      <w:divsChild>
        <w:div w:id="1816794412">
          <w:marLeft w:val="0"/>
          <w:marRight w:val="0"/>
          <w:marTop w:val="0"/>
          <w:marBottom w:val="0"/>
          <w:divBdr>
            <w:top w:val="none" w:sz="0" w:space="0" w:color="auto"/>
            <w:left w:val="none" w:sz="0" w:space="0" w:color="auto"/>
            <w:bottom w:val="none" w:sz="0" w:space="0" w:color="auto"/>
            <w:right w:val="none" w:sz="0" w:space="0" w:color="auto"/>
          </w:divBdr>
          <w:divsChild>
            <w:div w:id="374814363">
              <w:marLeft w:val="0"/>
              <w:marRight w:val="0"/>
              <w:marTop w:val="0"/>
              <w:marBottom w:val="0"/>
              <w:divBdr>
                <w:top w:val="none" w:sz="0" w:space="0" w:color="auto"/>
                <w:left w:val="none" w:sz="0" w:space="0" w:color="auto"/>
                <w:bottom w:val="none" w:sz="0" w:space="0" w:color="auto"/>
                <w:right w:val="none" w:sz="0" w:space="0" w:color="auto"/>
              </w:divBdr>
              <w:divsChild>
                <w:div w:id="575745818">
                  <w:marLeft w:val="0"/>
                  <w:marRight w:val="0"/>
                  <w:marTop w:val="0"/>
                  <w:marBottom w:val="0"/>
                  <w:divBdr>
                    <w:top w:val="none" w:sz="0" w:space="0" w:color="auto"/>
                    <w:left w:val="none" w:sz="0" w:space="0" w:color="auto"/>
                    <w:bottom w:val="none" w:sz="0" w:space="0" w:color="auto"/>
                    <w:right w:val="none" w:sz="0" w:space="0" w:color="auto"/>
                  </w:divBdr>
                </w:div>
                <w:div w:id="93274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943794">
      <w:bodyDiv w:val="1"/>
      <w:marLeft w:val="0"/>
      <w:marRight w:val="0"/>
      <w:marTop w:val="0"/>
      <w:marBottom w:val="0"/>
      <w:divBdr>
        <w:top w:val="none" w:sz="0" w:space="0" w:color="auto"/>
        <w:left w:val="none" w:sz="0" w:space="0" w:color="auto"/>
        <w:bottom w:val="none" w:sz="0" w:space="0" w:color="auto"/>
        <w:right w:val="none" w:sz="0" w:space="0" w:color="auto"/>
      </w:divBdr>
      <w:divsChild>
        <w:div w:id="1568032345">
          <w:marLeft w:val="0"/>
          <w:marRight w:val="0"/>
          <w:marTop w:val="0"/>
          <w:marBottom w:val="0"/>
          <w:divBdr>
            <w:top w:val="none" w:sz="0" w:space="0" w:color="auto"/>
            <w:left w:val="none" w:sz="0" w:space="0" w:color="auto"/>
            <w:bottom w:val="none" w:sz="0" w:space="0" w:color="auto"/>
            <w:right w:val="none" w:sz="0" w:space="0" w:color="auto"/>
          </w:divBdr>
          <w:divsChild>
            <w:div w:id="2091197568">
              <w:marLeft w:val="0"/>
              <w:marRight w:val="0"/>
              <w:marTop w:val="0"/>
              <w:marBottom w:val="0"/>
              <w:divBdr>
                <w:top w:val="none" w:sz="0" w:space="0" w:color="auto"/>
                <w:left w:val="none" w:sz="0" w:space="0" w:color="auto"/>
                <w:bottom w:val="none" w:sz="0" w:space="0" w:color="auto"/>
                <w:right w:val="none" w:sz="0" w:space="0" w:color="auto"/>
              </w:divBdr>
              <w:divsChild>
                <w:div w:id="1240600403">
                  <w:marLeft w:val="0"/>
                  <w:marRight w:val="0"/>
                  <w:marTop w:val="0"/>
                  <w:marBottom w:val="0"/>
                  <w:divBdr>
                    <w:top w:val="none" w:sz="0" w:space="0" w:color="auto"/>
                    <w:left w:val="none" w:sz="0" w:space="0" w:color="auto"/>
                    <w:bottom w:val="none" w:sz="0" w:space="0" w:color="auto"/>
                    <w:right w:val="none" w:sz="0" w:space="0" w:color="auto"/>
                  </w:divBdr>
                  <w:divsChild>
                    <w:div w:id="165644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7093930">
      <w:bodyDiv w:val="1"/>
      <w:marLeft w:val="0"/>
      <w:marRight w:val="0"/>
      <w:marTop w:val="0"/>
      <w:marBottom w:val="0"/>
      <w:divBdr>
        <w:top w:val="none" w:sz="0" w:space="0" w:color="auto"/>
        <w:left w:val="none" w:sz="0" w:space="0" w:color="auto"/>
        <w:bottom w:val="none" w:sz="0" w:space="0" w:color="auto"/>
        <w:right w:val="none" w:sz="0" w:space="0" w:color="auto"/>
      </w:divBdr>
      <w:divsChild>
        <w:div w:id="1786073981">
          <w:marLeft w:val="0"/>
          <w:marRight w:val="0"/>
          <w:marTop w:val="0"/>
          <w:marBottom w:val="0"/>
          <w:divBdr>
            <w:top w:val="none" w:sz="0" w:space="0" w:color="auto"/>
            <w:left w:val="none" w:sz="0" w:space="0" w:color="auto"/>
            <w:bottom w:val="none" w:sz="0" w:space="0" w:color="auto"/>
            <w:right w:val="none" w:sz="0" w:space="0" w:color="auto"/>
          </w:divBdr>
          <w:divsChild>
            <w:div w:id="1461849282">
              <w:marLeft w:val="0"/>
              <w:marRight w:val="0"/>
              <w:marTop w:val="0"/>
              <w:marBottom w:val="0"/>
              <w:divBdr>
                <w:top w:val="none" w:sz="0" w:space="0" w:color="auto"/>
                <w:left w:val="none" w:sz="0" w:space="0" w:color="auto"/>
                <w:bottom w:val="none" w:sz="0" w:space="0" w:color="auto"/>
                <w:right w:val="none" w:sz="0" w:space="0" w:color="auto"/>
              </w:divBdr>
              <w:divsChild>
                <w:div w:id="107023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227804">
      <w:bodyDiv w:val="1"/>
      <w:marLeft w:val="0"/>
      <w:marRight w:val="0"/>
      <w:marTop w:val="0"/>
      <w:marBottom w:val="0"/>
      <w:divBdr>
        <w:top w:val="none" w:sz="0" w:space="0" w:color="auto"/>
        <w:left w:val="none" w:sz="0" w:space="0" w:color="auto"/>
        <w:bottom w:val="none" w:sz="0" w:space="0" w:color="auto"/>
        <w:right w:val="none" w:sz="0" w:space="0" w:color="auto"/>
      </w:divBdr>
      <w:divsChild>
        <w:div w:id="121583486">
          <w:marLeft w:val="-240"/>
          <w:marRight w:val="-240"/>
          <w:marTop w:val="0"/>
          <w:marBottom w:val="0"/>
          <w:divBdr>
            <w:top w:val="none" w:sz="0" w:space="0" w:color="auto"/>
            <w:left w:val="none" w:sz="0" w:space="0" w:color="auto"/>
            <w:bottom w:val="none" w:sz="0" w:space="0" w:color="auto"/>
            <w:right w:val="none" w:sz="0" w:space="0" w:color="auto"/>
          </w:divBdr>
          <w:divsChild>
            <w:div w:id="1555317061">
              <w:marLeft w:val="0"/>
              <w:marRight w:val="0"/>
              <w:marTop w:val="0"/>
              <w:marBottom w:val="0"/>
              <w:divBdr>
                <w:top w:val="none" w:sz="0" w:space="0" w:color="auto"/>
                <w:left w:val="none" w:sz="0" w:space="0" w:color="auto"/>
                <w:bottom w:val="none" w:sz="0" w:space="0" w:color="auto"/>
                <w:right w:val="none" w:sz="0" w:space="0" w:color="auto"/>
              </w:divBdr>
              <w:divsChild>
                <w:div w:id="161548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42816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ela.duclos@univ-rennes1.fr"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incent.guen@univ-nantes.f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roland.leborgne@univ-rennes1.fr" TargetMode="External"/><Relationship Id="rId4" Type="http://schemas.openxmlformats.org/officeDocument/2006/relationships/settings" Target="settings.xml"/><Relationship Id="rId9" Type="http://schemas.openxmlformats.org/officeDocument/2006/relationships/hyperlink" Target="mailto:claude.prigent@crbm.cnrs.f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3AE68-7103-4BF6-B5C9-2BE35A27F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10</Pages>
  <Words>6517</Words>
  <Characters>37148</Characters>
  <Application>Microsoft Office Word</Application>
  <DocSecurity>0</DocSecurity>
  <Lines>309</Lines>
  <Paragraphs>8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3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Guen</dc:creator>
  <cp:keywords/>
  <dc:description/>
  <cp:lastModifiedBy>Nam Nguyen</cp:lastModifiedBy>
  <cp:revision>15</cp:revision>
  <dcterms:created xsi:type="dcterms:W3CDTF">2021-02-19T10:01:00Z</dcterms:created>
  <dcterms:modified xsi:type="dcterms:W3CDTF">2021-03-16T19:21:00Z</dcterms:modified>
</cp:coreProperties>
</file>